
<file path=[Content_Types].xml><?xml version="1.0" encoding="utf-8"?>
<Types xmlns="http://schemas.openxmlformats.org/package/2006/content-types">
  <Default Extension="xml" ContentType="application/xml"/>
  <Default Extension="tif" ContentType="image/tiff"/>
  <Default Extension="rels" ContentType="application/vnd.openxmlformats-package.relationships+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721DC" w:rsidRPr="00BF125F" w:rsidRDefault="008721DC" w:rsidP="00BF125F">
      <w:pPr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val="en-US" w:eastAsia="zh-CN"/>
        </w:rPr>
      </w:pPr>
      <w:r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 w:eastAsia="zh-CN"/>
        </w:rPr>
        <w:t>Name of journal: World Journal of Biological Chemistry</w:t>
      </w:r>
    </w:p>
    <w:p w:rsidR="008721DC" w:rsidRPr="00BF125F" w:rsidRDefault="008721DC" w:rsidP="00BF125F">
      <w:pPr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val="en-US" w:eastAsia="zh-CN"/>
        </w:rPr>
      </w:pPr>
      <w:r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 w:eastAsia="zh-CN"/>
        </w:rPr>
        <w:t>ESPS Manuscript NO: 17864</w:t>
      </w:r>
    </w:p>
    <w:p w:rsidR="006327DC" w:rsidRPr="00BF125F" w:rsidRDefault="008721DC" w:rsidP="00BF125F">
      <w:pPr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val="en-US" w:eastAsia="zh-CN"/>
        </w:rPr>
      </w:pPr>
      <w:r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 w:eastAsia="zh-CN"/>
        </w:rPr>
        <w:t>Columns: REVIEW</w:t>
      </w:r>
    </w:p>
    <w:p w:rsidR="008721DC" w:rsidRPr="00BF125F" w:rsidRDefault="008721DC" w:rsidP="00BF125F">
      <w:pPr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val="en-US" w:eastAsia="zh-CN"/>
        </w:rPr>
      </w:pPr>
    </w:p>
    <w:p w:rsidR="00D1671C" w:rsidRPr="00BF125F" w:rsidRDefault="008721DC" w:rsidP="00BF125F">
      <w:pPr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val="en-US" w:eastAsia="zh-CN"/>
        </w:rPr>
      </w:pPr>
      <w:r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 xml:space="preserve">Biology </w:t>
      </w:r>
      <w:r w:rsidR="00D1671C"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 xml:space="preserve">of </w:t>
      </w:r>
      <w:proofErr w:type="spellStart"/>
      <w:r w:rsidR="00D1671C"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>hyaluronan</w:t>
      </w:r>
      <w:proofErr w:type="spellEnd"/>
      <w:r w:rsidR="00D1671C"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 xml:space="preserve">: </w:t>
      </w:r>
      <w:r w:rsidR="0069319A"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 xml:space="preserve">Insights </w:t>
      </w:r>
      <w:r w:rsidR="00D1671C"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 xml:space="preserve">from genetic disorders of </w:t>
      </w:r>
      <w:proofErr w:type="spellStart"/>
      <w:r w:rsidR="00D1671C"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>hyaluronan</w:t>
      </w:r>
      <w:proofErr w:type="spellEnd"/>
      <w:r w:rsidR="00D1671C"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 xml:space="preserve"> metabolism </w:t>
      </w:r>
    </w:p>
    <w:p w:rsidR="008721DC" w:rsidRPr="00BF125F" w:rsidRDefault="008721DC" w:rsidP="00BF125F">
      <w:pPr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val="en-US" w:eastAsia="zh-CN"/>
        </w:rPr>
      </w:pPr>
    </w:p>
    <w:p w:rsidR="004408E3" w:rsidRPr="00BF125F" w:rsidRDefault="004408E3" w:rsidP="00BF125F">
      <w:pPr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pPr>
      <w:proofErr w:type="spellStart"/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riggs-Raine</w:t>
      </w:r>
      <w:proofErr w:type="spellEnd"/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B</w:t>
      </w:r>
      <w:r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 w:eastAsia="zh-CN"/>
        </w:rPr>
        <w:t xml:space="preserve"> et al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.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Genetic disorders of </w:t>
      </w:r>
      <w:proofErr w:type="spellStart"/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yaluronan</w:t>
      </w:r>
      <w:proofErr w:type="spellEnd"/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metabolism</w:t>
      </w:r>
    </w:p>
    <w:p w:rsidR="004408E3" w:rsidRPr="00BF125F" w:rsidRDefault="004408E3" w:rsidP="00BF125F">
      <w:pPr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val="en-US" w:eastAsia="zh-CN"/>
        </w:rPr>
      </w:pPr>
    </w:p>
    <w:p w:rsidR="008721DC" w:rsidRPr="0041436B" w:rsidRDefault="008721DC" w:rsidP="00BF125F">
      <w:pPr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val="en-US" w:eastAsia="zh-CN"/>
        </w:rPr>
      </w:pPr>
      <w:r w:rsidRPr="0041436B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>Barbara</w:t>
      </w:r>
      <w:r w:rsidRPr="0041436B">
        <w:rPr>
          <w:rFonts w:ascii="Book Antiqua" w:hAnsi="Book Antiqua" w:cs="Times New Roman"/>
          <w:b/>
          <w:color w:val="000000" w:themeColor="text1"/>
          <w:sz w:val="24"/>
          <w:szCs w:val="24"/>
          <w:lang w:val="en-US" w:eastAsia="zh-CN"/>
        </w:rPr>
        <w:t xml:space="preserve"> </w:t>
      </w:r>
      <w:proofErr w:type="spellStart"/>
      <w:r w:rsidRPr="0041436B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>Triggs-Raine</w:t>
      </w:r>
      <w:proofErr w:type="spellEnd"/>
      <w:r w:rsidRPr="0041436B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>, Marvin R</w:t>
      </w:r>
      <w:r w:rsidRPr="0041436B">
        <w:rPr>
          <w:rFonts w:ascii="Book Antiqua" w:hAnsi="Book Antiqua" w:cs="Times New Roman"/>
          <w:b/>
          <w:color w:val="000000" w:themeColor="text1"/>
          <w:sz w:val="24"/>
          <w:szCs w:val="24"/>
          <w:lang w:val="en-US" w:eastAsia="zh-CN"/>
        </w:rPr>
        <w:t xml:space="preserve"> </w:t>
      </w:r>
      <w:proofErr w:type="spellStart"/>
      <w:r w:rsidRPr="0041436B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>Natowicz</w:t>
      </w:r>
      <w:proofErr w:type="spellEnd"/>
    </w:p>
    <w:p w:rsidR="003D20B3" w:rsidRPr="00BF125F" w:rsidRDefault="003D20B3" w:rsidP="00BF125F">
      <w:pPr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</w:pPr>
    </w:p>
    <w:p w:rsidR="004408E3" w:rsidRPr="00BF125F" w:rsidRDefault="004408E3" w:rsidP="00BF125F">
      <w:pPr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</w:pPr>
      <w:r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>Barbara</w:t>
      </w:r>
      <w:r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 w:eastAsia="zh-CN"/>
        </w:rPr>
        <w:t xml:space="preserve"> </w:t>
      </w:r>
      <w:proofErr w:type="spellStart"/>
      <w:r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>Triggs-Raine</w:t>
      </w:r>
      <w:proofErr w:type="spellEnd"/>
      <w:r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>,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6327D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Departments of Biochemistry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and</w:t>
      </w:r>
      <w:r w:rsidR="006327D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Medical Genetics, and Pediatrics </w:t>
      </w:r>
      <w:r w:rsidR="0069319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and</w:t>
      </w:r>
      <w:r w:rsidR="006327D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Child Health, University of Manitoba, </w:t>
      </w:r>
      <w:r w:rsidR="0069319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Winnipeg MB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R3E 0J9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, </w:t>
      </w:r>
      <w:r w:rsidR="0069319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Canada</w:t>
      </w:r>
    </w:p>
    <w:p w:rsidR="004408E3" w:rsidRPr="00BF125F" w:rsidRDefault="004408E3" w:rsidP="00BF125F">
      <w:pPr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</w:pPr>
    </w:p>
    <w:p w:rsidR="006327DC" w:rsidRPr="00BF125F" w:rsidRDefault="004408E3" w:rsidP="00BF125F">
      <w:pPr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</w:pPr>
      <w:r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>Barbara</w:t>
      </w:r>
      <w:r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 w:eastAsia="zh-CN"/>
        </w:rPr>
        <w:t xml:space="preserve"> </w:t>
      </w:r>
      <w:proofErr w:type="spellStart"/>
      <w:r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>Triggs-Raine</w:t>
      </w:r>
      <w:proofErr w:type="spellEnd"/>
      <w:r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>,</w:t>
      </w:r>
      <w:r w:rsidR="006327D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Manitoba Institute of Child Health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, Winnipeg</w:t>
      </w:r>
      <w:r w:rsidR="0060251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MB R3E 3P4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, </w:t>
      </w:r>
      <w:r w:rsidR="0069319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Canada</w:t>
      </w:r>
    </w:p>
    <w:p w:rsidR="004408E3" w:rsidRPr="00BF125F" w:rsidRDefault="004408E3" w:rsidP="00BF125F">
      <w:pPr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</w:pPr>
    </w:p>
    <w:p w:rsidR="003D20B3" w:rsidRPr="00BF125F" w:rsidRDefault="004408E3" w:rsidP="00BF125F">
      <w:pPr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  <w:r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>Marvin R</w:t>
      </w:r>
      <w:r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 w:eastAsia="zh-CN"/>
        </w:rPr>
        <w:t xml:space="preserve"> </w:t>
      </w:r>
      <w:proofErr w:type="spellStart"/>
      <w:r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>Natowicz</w:t>
      </w:r>
      <w:proofErr w:type="spellEnd"/>
      <w:r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 w:eastAsia="zh-CN"/>
        </w:rPr>
        <w:t>,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C3FB5" w:rsidRPr="00BF125F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thology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>and</w:t>
      </w:r>
      <w:r w:rsidR="00EC3FB5" w:rsidRPr="00BF125F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aboratory Medicine, Genomic Medicine, Neurological and Pediatrics Institutes, </w:t>
      </w:r>
      <w:r w:rsidR="003D20B3" w:rsidRPr="00BF125F">
        <w:rPr>
          <w:rFonts w:ascii="Book Antiqua" w:hAnsi="Book Antiqua" w:cs="Times New Roman"/>
          <w:color w:val="000000" w:themeColor="text1"/>
          <w:sz w:val="24"/>
          <w:szCs w:val="24"/>
        </w:rPr>
        <w:t>Cleveland Clinic</w:t>
      </w:r>
      <w:r w:rsidR="00EC3FB5" w:rsidRPr="00BF125F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4B44F2" w:rsidRPr="00BF125F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</w:rPr>
        <w:t>Cleveland, OH  44195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>, United States</w:t>
      </w:r>
    </w:p>
    <w:p w:rsidR="004408E3" w:rsidRPr="00BF125F" w:rsidRDefault="004408E3" w:rsidP="00BF125F">
      <w:pPr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pPr>
    </w:p>
    <w:p w:rsidR="004408E3" w:rsidRPr="00BF125F" w:rsidRDefault="004408E3" w:rsidP="00BF125F">
      <w:pPr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</w:pPr>
      <w:r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>Author contributions: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riggs-Raine</w:t>
      </w:r>
      <w:proofErr w:type="spellEnd"/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B conceived and wrote the manuscript; </w:t>
      </w:r>
      <w:proofErr w:type="spellStart"/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Natowicz</w:t>
      </w:r>
      <w:proofErr w:type="spellEnd"/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MR critically reviewed and revised the manuscript.</w:t>
      </w:r>
    </w:p>
    <w:p w:rsidR="004408E3" w:rsidRPr="00BF125F" w:rsidRDefault="004408E3" w:rsidP="00BF125F">
      <w:pPr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</w:pPr>
    </w:p>
    <w:p w:rsidR="008D3DC4" w:rsidRPr="00BF125F" w:rsidRDefault="007E2DAE" w:rsidP="00BF125F">
      <w:pPr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</w:pPr>
      <w:r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 w:eastAsia="zh-CN"/>
        </w:rPr>
        <w:t>Supported</w:t>
      </w:r>
      <w:r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 xml:space="preserve"> by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he Canadian Institutes of Health Research (to BTR).</w:t>
      </w:r>
    </w:p>
    <w:p w:rsidR="007E2DAE" w:rsidRPr="00BF125F" w:rsidRDefault="008D3DC4" w:rsidP="00BF125F">
      <w:pPr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</w:pP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</w:p>
    <w:p w:rsidR="004408E3" w:rsidRPr="00BF125F" w:rsidRDefault="004408E3" w:rsidP="00BF125F">
      <w:pPr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pPr>
      <w:bookmarkStart w:id="0" w:name="OLE_LINK32"/>
      <w:bookmarkStart w:id="1" w:name="OLE_LINK33"/>
      <w:bookmarkStart w:id="2" w:name="OLE_LINK8"/>
      <w:r w:rsidRPr="00BF125F">
        <w:rPr>
          <w:rFonts w:ascii="Book Antiqua" w:eastAsia="Times New Roman" w:hAnsi="Book Antiqua" w:cs="Gulim"/>
          <w:b/>
          <w:color w:val="000000"/>
          <w:sz w:val="24"/>
          <w:szCs w:val="24"/>
        </w:rPr>
        <w:t>Conflict-of-interest</w:t>
      </w:r>
      <w:r w:rsidR="00C3681F">
        <w:rPr>
          <w:rFonts w:ascii="Book Antiqua" w:hAnsi="Book Antiqua" w:cs="Gulim" w:hint="eastAsia"/>
          <w:b/>
          <w:color w:val="000000"/>
          <w:sz w:val="24"/>
          <w:szCs w:val="24"/>
          <w:lang w:eastAsia="zh-CN"/>
        </w:rPr>
        <w:t xml:space="preserve"> statement</w:t>
      </w:r>
      <w:r w:rsidRPr="00BF125F">
        <w:rPr>
          <w:rFonts w:ascii="Book Antiqua" w:hAnsi="Book Antiqua" w:cs="Gulim"/>
          <w:b/>
          <w:color w:val="000000"/>
          <w:sz w:val="24"/>
          <w:szCs w:val="24"/>
          <w:lang w:eastAsia="zh-CN"/>
        </w:rPr>
        <w:t>:</w:t>
      </w:r>
      <w:r w:rsidRPr="00BF125F">
        <w:rPr>
          <w:rFonts w:ascii="Book Antiqua" w:eastAsia="宋体" w:hAnsi="Book Antiqua" w:cs="Gulim"/>
          <w:b/>
          <w:color w:val="000000"/>
          <w:sz w:val="24"/>
          <w:szCs w:val="24"/>
          <w:lang w:eastAsia="zh-CN"/>
        </w:rPr>
        <w:t xml:space="preserve">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he authors have no conflicts of interest to declare related to this research.</w:t>
      </w:r>
    </w:p>
    <w:p w:rsidR="004408E3" w:rsidRPr="00BF125F" w:rsidRDefault="004408E3" w:rsidP="00BF125F">
      <w:pPr>
        <w:pStyle w:val="BodyTextIndent"/>
        <w:spacing w:after="0" w:line="360" w:lineRule="auto"/>
        <w:ind w:leftChars="0" w:left="0"/>
        <w:rPr>
          <w:rFonts w:cs="Gulim"/>
          <w:b/>
          <w:color w:val="000000"/>
          <w:sz w:val="24"/>
          <w:szCs w:val="24"/>
          <w:lang w:eastAsia="zh-CN"/>
        </w:rPr>
      </w:pPr>
      <w:r w:rsidRPr="00BF125F">
        <w:rPr>
          <w:rFonts w:eastAsia="Times New Roman" w:cs="Gulim"/>
          <w:b/>
          <w:color w:val="000000"/>
          <w:sz w:val="24"/>
          <w:szCs w:val="24"/>
        </w:rPr>
        <w:t xml:space="preserve"> </w:t>
      </w:r>
    </w:p>
    <w:p w:rsidR="004408E3" w:rsidRPr="00BF125F" w:rsidRDefault="004408E3" w:rsidP="00BF125F">
      <w:pPr>
        <w:spacing w:after="0" w:line="360" w:lineRule="auto"/>
        <w:jc w:val="both"/>
        <w:rPr>
          <w:rFonts w:ascii="Book Antiqua" w:eastAsia="宋体" w:hAnsi="Book Antiqua" w:cs="宋体"/>
          <w:color w:val="000000" w:themeColor="text1"/>
          <w:sz w:val="24"/>
          <w:szCs w:val="24"/>
          <w:lang w:eastAsia="zh-CN"/>
        </w:rPr>
      </w:pPr>
      <w:bookmarkStart w:id="3" w:name="OLE_LINK507"/>
      <w:bookmarkStart w:id="4" w:name="OLE_LINK506"/>
      <w:bookmarkStart w:id="5" w:name="OLE_LINK496"/>
      <w:bookmarkStart w:id="6" w:name="OLE_LINK479"/>
      <w:r w:rsidRPr="00BF125F">
        <w:rPr>
          <w:rFonts w:ascii="Book Antiqua" w:eastAsia="宋体" w:hAnsi="Book Antiqua" w:cs="宋体"/>
          <w:b/>
          <w:color w:val="000000" w:themeColor="text1"/>
          <w:sz w:val="24"/>
          <w:szCs w:val="24"/>
          <w:lang w:eastAsia="zh-CN"/>
        </w:rPr>
        <w:t xml:space="preserve">Open-Access: </w:t>
      </w:r>
      <w:r w:rsidRPr="00BF125F">
        <w:rPr>
          <w:rFonts w:ascii="Book Antiqua" w:eastAsia="宋体" w:hAnsi="Book Antiqua" w:cs="宋体"/>
          <w:color w:val="000000" w:themeColor="text1"/>
          <w:sz w:val="24"/>
          <w:szCs w:val="24"/>
          <w:lang w:eastAsia="zh-CN"/>
        </w:rPr>
        <w:t xml:space="preserve">This article is an open-access article which was selected by an in-house editor and fully peer-reviewed by external reviewers. It is </w:t>
      </w:r>
      <w:r w:rsidRPr="00BF125F">
        <w:rPr>
          <w:rFonts w:ascii="Book Antiqua" w:eastAsia="宋体" w:hAnsi="Book Antiqua" w:cs="宋体"/>
          <w:color w:val="000000" w:themeColor="text1"/>
          <w:sz w:val="24"/>
          <w:szCs w:val="24"/>
          <w:lang w:eastAsia="zh-CN"/>
        </w:rPr>
        <w:lastRenderedPageBreak/>
        <w:t xml:space="preserve">distributed in 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8" w:history="1">
        <w:r w:rsidRPr="00BF125F">
          <w:rPr>
            <w:rFonts w:ascii="Book Antiqua" w:eastAsia="宋体" w:hAnsi="Book Antiqua" w:cs="宋体"/>
            <w:color w:val="000000" w:themeColor="text1"/>
            <w:sz w:val="24"/>
            <w:szCs w:val="24"/>
            <w:u w:val="single"/>
            <w:lang w:eastAsia="zh-CN"/>
          </w:rPr>
          <w:t>http://creativecommons.org/licenses/by-nc/4.0/</w:t>
        </w:r>
      </w:hyperlink>
      <w:bookmarkEnd w:id="3"/>
      <w:bookmarkEnd w:id="4"/>
      <w:bookmarkEnd w:id="5"/>
      <w:bookmarkEnd w:id="6"/>
    </w:p>
    <w:p w:rsidR="004408E3" w:rsidRPr="00BF125F" w:rsidRDefault="004408E3" w:rsidP="00BF125F">
      <w:pPr>
        <w:spacing w:after="0" w:line="360" w:lineRule="auto"/>
        <w:jc w:val="both"/>
        <w:rPr>
          <w:rFonts w:ascii="Book Antiqua" w:hAnsi="Book Antiqua"/>
          <w:b/>
          <w:color w:val="000000" w:themeColor="text1"/>
          <w:sz w:val="24"/>
          <w:szCs w:val="24"/>
          <w:lang w:eastAsia="zh-CN"/>
        </w:rPr>
      </w:pPr>
    </w:p>
    <w:bookmarkEnd w:id="0"/>
    <w:bookmarkEnd w:id="1"/>
    <w:bookmarkEnd w:id="2"/>
    <w:p w:rsidR="006327DC" w:rsidRPr="0041436B" w:rsidRDefault="004408E3" w:rsidP="00BF125F">
      <w:pPr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</w:pPr>
      <w:r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 xml:space="preserve">Correspondence </w:t>
      </w:r>
      <w:r w:rsidR="006327DC"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>to:</w:t>
      </w:r>
      <w:r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 w:eastAsia="zh-CN"/>
        </w:rPr>
        <w:t xml:space="preserve"> </w:t>
      </w:r>
      <w:r w:rsidR="006327DC"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 xml:space="preserve">Dr. Barbara </w:t>
      </w:r>
      <w:proofErr w:type="spellStart"/>
      <w:r w:rsidR="006327DC"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>Triggs-Raine</w:t>
      </w:r>
      <w:proofErr w:type="spellEnd"/>
      <w:r w:rsidR="0069319A"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 w:eastAsia="zh-CN"/>
        </w:rPr>
        <w:t xml:space="preserve">, </w:t>
      </w:r>
      <w:r w:rsidR="0069319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Departments of Biochemistry </w:t>
      </w:r>
      <w:r w:rsidR="0069319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and</w:t>
      </w:r>
      <w:r w:rsidR="0069319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Medical Genetics, and Pediatrics </w:t>
      </w:r>
      <w:r w:rsidR="0069319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and</w:t>
      </w:r>
      <w:r w:rsidR="0069319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Child Health, University of Manitoba, 745 </w:t>
      </w:r>
      <w:proofErr w:type="spellStart"/>
      <w:r w:rsidR="0069319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Bannatyne</w:t>
      </w:r>
      <w:proofErr w:type="spellEnd"/>
      <w:r w:rsidR="0069319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ve, Winnipeg MB  R3E 0J9</w:t>
      </w:r>
      <w:r w:rsidR="0069319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, Canada. </w:t>
      </w:r>
      <w:r w:rsidR="0041436B" w:rsidRPr="0041436B">
        <w:rPr>
          <w:rFonts w:ascii="Book Antiqua" w:hAnsi="Book Antiqua" w:cs="Times New Roman" w:hint="eastAsia"/>
          <w:sz w:val="24"/>
          <w:szCs w:val="24"/>
          <w:lang w:val="en-US" w:eastAsia="zh-CN"/>
        </w:rPr>
        <w:t>b</w:t>
      </w:r>
      <w:r w:rsidR="0041436B" w:rsidRPr="0041436B">
        <w:rPr>
          <w:rFonts w:ascii="Book Antiqua" w:hAnsi="Book Antiqua" w:cs="Times New Roman"/>
          <w:sz w:val="24"/>
          <w:szCs w:val="24"/>
          <w:lang w:val="en-US"/>
        </w:rPr>
        <w:t>arbara.</w:t>
      </w:r>
      <w:r w:rsidR="0041436B" w:rsidRPr="0041436B">
        <w:rPr>
          <w:rFonts w:ascii="Book Antiqua" w:hAnsi="Book Antiqua" w:cs="Times New Roman" w:hint="eastAsia"/>
          <w:sz w:val="24"/>
          <w:szCs w:val="24"/>
          <w:lang w:val="en-US" w:eastAsia="zh-CN"/>
        </w:rPr>
        <w:t>t</w:t>
      </w:r>
      <w:r w:rsidR="0041436B" w:rsidRPr="0041436B">
        <w:rPr>
          <w:rFonts w:ascii="Book Antiqua" w:hAnsi="Book Antiqua" w:cs="Times New Roman"/>
          <w:sz w:val="24"/>
          <w:szCs w:val="24"/>
          <w:lang w:val="en-US"/>
        </w:rPr>
        <w:t>riggs-</w:t>
      </w:r>
      <w:r w:rsidR="0041436B">
        <w:rPr>
          <w:rFonts w:ascii="Book Antiqua" w:hAnsi="Book Antiqua" w:cs="Times New Roman" w:hint="eastAsia"/>
          <w:sz w:val="24"/>
          <w:szCs w:val="24"/>
          <w:lang w:val="en-US" w:eastAsia="zh-CN"/>
        </w:rPr>
        <w:t>r</w:t>
      </w:r>
      <w:r w:rsidR="0041436B" w:rsidRPr="0041436B">
        <w:rPr>
          <w:rFonts w:ascii="Book Antiqua" w:hAnsi="Book Antiqua" w:cs="Times New Roman"/>
          <w:sz w:val="24"/>
          <w:szCs w:val="24"/>
          <w:lang w:val="en-US"/>
        </w:rPr>
        <w:t>aine@umanitoba.ca</w:t>
      </w:r>
    </w:p>
    <w:p w:rsidR="006327DC" w:rsidRPr="00BF125F" w:rsidRDefault="006327DC" w:rsidP="00BF125F">
      <w:pPr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pPr>
      <w:r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>Tel</w:t>
      </w:r>
      <w:r w:rsidR="0069319A"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 w:eastAsia="zh-CN"/>
        </w:rPr>
        <w:t>ephone</w:t>
      </w:r>
      <w:r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>: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69319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+1</w:t>
      </w:r>
      <w:r w:rsidR="00BF125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-</w:t>
      </w:r>
      <w:r w:rsidR="0069319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204</w:t>
      </w:r>
      <w:r w:rsidR="00BF125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-</w:t>
      </w:r>
      <w:r w:rsidR="0069319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789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3218</w:t>
      </w:r>
    </w:p>
    <w:p w:rsidR="006327DC" w:rsidRPr="00BF125F" w:rsidRDefault="006327DC" w:rsidP="00BF125F">
      <w:pPr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</w:pPr>
      <w:r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>Fax: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69319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+1-</w:t>
      </w:r>
      <w:r w:rsidR="0069319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204-789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3900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</w:pPr>
    </w:p>
    <w:p w:rsidR="0075012C" w:rsidRPr="00BF125F" w:rsidRDefault="0075012C" w:rsidP="00BF125F">
      <w:pPr>
        <w:spacing w:after="0" w:line="360" w:lineRule="auto"/>
        <w:rPr>
          <w:rFonts w:ascii="Book Antiqua" w:hAnsi="Book Antiqua"/>
          <w:sz w:val="24"/>
          <w:szCs w:val="24"/>
          <w:lang w:eastAsia="zh-CN"/>
        </w:rPr>
      </w:pPr>
      <w:r w:rsidRPr="00BF125F">
        <w:rPr>
          <w:rFonts w:ascii="Book Antiqua" w:hAnsi="Book Antiqua"/>
          <w:b/>
          <w:sz w:val="24"/>
          <w:szCs w:val="24"/>
        </w:rPr>
        <w:t>Received:</w:t>
      </w:r>
      <w:r w:rsidRPr="00BF125F">
        <w:rPr>
          <w:rFonts w:ascii="Book Antiqua" w:hAnsi="Book Antiqua"/>
          <w:sz w:val="24"/>
          <w:szCs w:val="24"/>
          <w:lang w:eastAsia="zh-CN"/>
        </w:rPr>
        <w:t xml:space="preserve"> March 27, 2015</w:t>
      </w:r>
    </w:p>
    <w:p w:rsidR="0075012C" w:rsidRPr="00BF125F" w:rsidRDefault="0075012C" w:rsidP="00BF125F">
      <w:pPr>
        <w:spacing w:after="0" w:line="360" w:lineRule="auto"/>
        <w:rPr>
          <w:rFonts w:ascii="Book Antiqua" w:hAnsi="Book Antiqua"/>
          <w:sz w:val="24"/>
          <w:szCs w:val="24"/>
          <w:lang w:eastAsia="zh-CN"/>
        </w:rPr>
      </w:pPr>
      <w:r w:rsidRPr="00BF125F">
        <w:rPr>
          <w:rFonts w:ascii="Book Antiqua" w:hAnsi="Book Antiqua"/>
          <w:b/>
          <w:sz w:val="24"/>
          <w:szCs w:val="24"/>
        </w:rPr>
        <w:t>Peer-review started:</w:t>
      </w:r>
      <w:r w:rsidRPr="00BF125F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Pr="00BF125F">
        <w:rPr>
          <w:rFonts w:ascii="Book Antiqua" w:hAnsi="Book Antiqua"/>
          <w:sz w:val="24"/>
          <w:szCs w:val="24"/>
          <w:lang w:eastAsia="zh-CN"/>
        </w:rPr>
        <w:t>March 28, 2015</w:t>
      </w:r>
    </w:p>
    <w:p w:rsidR="0075012C" w:rsidRPr="00BF125F" w:rsidRDefault="0075012C" w:rsidP="00BF125F">
      <w:pPr>
        <w:spacing w:after="0" w:line="360" w:lineRule="auto"/>
        <w:rPr>
          <w:rFonts w:ascii="Book Antiqua" w:hAnsi="Book Antiqua"/>
          <w:sz w:val="24"/>
          <w:szCs w:val="24"/>
          <w:lang w:eastAsia="zh-CN"/>
        </w:rPr>
      </w:pPr>
      <w:bookmarkStart w:id="7" w:name="OLE_LINK21"/>
      <w:bookmarkStart w:id="8" w:name="OLE_LINK22"/>
      <w:r w:rsidRPr="00BF125F">
        <w:rPr>
          <w:rFonts w:ascii="Book Antiqua" w:hAnsi="Book Antiqua"/>
          <w:b/>
          <w:sz w:val="24"/>
          <w:szCs w:val="24"/>
        </w:rPr>
        <w:t>First decision:</w:t>
      </w:r>
      <w:r w:rsidRPr="00BF125F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Pr="00BF125F">
        <w:rPr>
          <w:rFonts w:ascii="Book Antiqua" w:hAnsi="Book Antiqua"/>
          <w:sz w:val="24"/>
          <w:szCs w:val="24"/>
          <w:lang w:eastAsia="zh-CN"/>
        </w:rPr>
        <w:t>April 27, 2015</w:t>
      </w:r>
    </w:p>
    <w:bookmarkEnd w:id="7"/>
    <w:bookmarkEnd w:id="8"/>
    <w:p w:rsidR="0075012C" w:rsidRPr="00BF125F" w:rsidRDefault="0075012C" w:rsidP="00BF125F">
      <w:pPr>
        <w:spacing w:after="0" w:line="360" w:lineRule="auto"/>
        <w:rPr>
          <w:rFonts w:ascii="Book Antiqua" w:hAnsi="Book Antiqua"/>
          <w:sz w:val="24"/>
          <w:szCs w:val="24"/>
          <w:lang w:eastAsia="zh-CN"/>
        </w:rPr>
      </w:pPr>
      <w:r w:rsidRPr="00BF125F">
        <w:rPr>
          <w:rFonts w:ascii="Book Antiqua" w:hAnsi="Book Antiqua"/>
          <w:b/>
          <w:sz w:val="24"/>
          <w:szCs w:val="24"/>
        </w:rPr>
        <w:t xml:space="preserve">Revised: </w:t>
      </w:r>
      <w:r w:rsidRPr="00BF125F">
        <w:rPr>
          <w:rFonts w:ascii="Book Antiqua" w:hAnsi="Book Antiqua"/>
          <w:sz w:val="24"/>
          <w:szCs w:val="24"/>
          <w:lang w:eastAsia="zh-CN"/>
        </w:rPr>
        <w:t>May 8, 2015</w:t>
      </w:r>
    </w:p>
    <w:p w:rsidR="0075012C" w:rsidRPr="003C4B1D" w:rsidRDefault="0075012C" w:rsidP="003C4B1D">
      <w:pPr>
        <w:rPr>
          <w:rFonts w:ascii="Book Antiqua" w:hAnsi="Book Antiqua" w:cs="宋体"/>
          <w:sz w:val="24"/>
        </w:rPr>
      </w:pPr>
      <w:r w:rsidRPr="00BF125F">
        <w:rPr>
          <w:rFonts w:ascii="Book Antiqua" w:hAnsi="Book Antiqua"/>
          <w:b/>
          <w:sz w:val="24"/>
          <w:szCs w:val="24"/>
        </w:rPr>
        <w:t xml:space="preserve">Accepted: </w:t>
      </w:r>
      <w:r w:rsidR="003C4B1D">
        <w:rPr>
          <w:rFonts w:ascii="Book Antiqua" w:hAnsi="Book Antiqua" w:cs="宋体"/>
          <w:sz w:val="24"/>
        </w:rPr>
        <w:t>July 16</w:t>
      </w:r>
      <w:r w:rsidR="003C4B1D" w:rsidRPr="00AF30D4">
        <w:rPr>
          <w:rFonts w:ascii="Book Antiqua" w:hAnsi="Book Antiqua" w:cs="宋体"/>
          <w:sz w:val="24"/>
        </w:rPr>
        <w:t>, 2015</w:t>
      </w:r>
      <w:bookmarkStart w:id="9" w:name="_GoBack"/>
      <w:bookmarkEnd w:id="9"/>
      <w:r w:rsidRPr="00BF125F">
        <w:rPr>
          <w:rFonts w:ascii="Book Antiqua" w:hAnsi="Book Antiqua"/>
          <w:b/>
          <w:sz w:val="24"/>
          <w:szCs w:val="24"/>
        </w:rPr>
        <w:t xml:space="preserve"> </w:t>
      </w:r>
    </w:p>
    <w:p w:rsidR="0075012C" w:rsidRPr="00BF125F" w:rsidRDefault="0075012C" w:rsidP="00BF125F">
      <w:pPr>
        <w:spacing w:after="0" w:line="360" w:lineRule="auto"/>
        <w:rPr>
          <w:rFonts w:ascii="Book Antiqua" w:hAnsi="Book Antiqua"/>
          <w:b/>
          <w:sz w:val="24"/>
          <w:szCs w:val="24"/>
        </w:rPr>
      </w:pPr>
      <w:r w:rsidRPr="00BF125F">
        <w:rPr>
          <w:rFonts w:ascii="Book Antiqua" w:hAnsi="Book Antiqua"/>
          <w:b/>
          <w:sz w:val="24"/>
          <w:szCs w:val="24"/>
        </w:rPr>
        <w:t>Article in press:</w:t>
      </w:r>
    </w:p>
    <w:p w:rsidR="00992254" w:rsidRPr="00BF125F" w:rsidRDefault="0075012C" w:rsidP="00BF125F">
      <w:pPr>
        <w:spacing w:after="0" w:line="360" w:lineRule="auto"/>
        <w:rPr>
          <w:rFonts w:ascii="Book Antiqua" w:hAnsi="Book Antiqua"/>
          <w:b/>
          <w:sz w:val="24"/>
          <w:szCs w:val="24"/>
          <w:lang w:eastAsia="zh-CN"/>
        </w:rPr>
      </w:pPr>
      <w:r w:rsidRPr="00BF125F">
        <w:rPr>
          <w:rFonts w:ascii="Book Antiqua" w:hAnsi="Book Antiqua"/>
          <w:b/>
          <w:sz w:val="24"/>
          <w:szCs w:val="24"/>
        </w:rPr>
        <w:t xml:space="preserve">Published online: </w:t>
      </w:r>
    </w:p>
    <w:p w:rsidR="006E5297" w:rsidRPr="00BF125F" w:rsidRDefault="006327DC" w:rsidP="00BF125F">
      <w:pPr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</w:pP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br w:type="page"/>
      </w:r>
      <w:r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lastRenderedPageBreak/>
        <w:t>Abstract</w:t>
      </w:r>
      <w:r w:rsidR="002672C8"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 xml:space="preserve"> </w:t>
      </w:r>
    </w:p>
    <w:p w:rsidR="00051970" w:rsidRPr="00BF125F" w:rsidRDefault="00424A5E" w:rsidP="00BF125F">
      <w:pPr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pPr>
      <w:proofErr w:type="spellStart"/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yaluronan</w:t>
      </w:r>
      <w:proofErr w:type="spellEnd"/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is </w:t>
      </w:r>
      <w:r w:rsidR="00E065D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a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rapidly turned over </w:t>
      </w:r>
      <w:r w:rsidR="00E065D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component of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he vertebrate extracellular matrix.  Its levels</w:t>
      </w:r>
      <w:r w:rsidR="00B516F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re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determined</w:t>
      </w:r>
      <w:r w:rsidR="00B516F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, in part,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by </w:t>
      </w:r>
      <w:r w:rsidR="00DD461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the </w:t>
      </w:r>
      <w:proofErr w:type="spellStart"/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yaluronan</w:t>
      </w:r>
      <w:proofErr w:type="spellEnd"/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synthases, HAS1, HAS2, and HAS3</w:t>
      </w:r>
      <w:r w:rsidR="00A15A6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,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DD461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nd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BD310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h</w:t>
      </w:r>
      <w:r w:rsidR="00490FC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ree </w:t>
      </w:r>
      <w:proofErr w:type="spellStart"/>
      <w:r w:rsidR="00BD310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yaluronidases</w:t>
      </w:r>
      <w:proofErr w:type="spellEnd"/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, HYAL1, HYAL2 and HYAL3. </w:t>
      </w:r>
      <w:proofErr w:type="spellStart"/>
      <w:r w:rsidR="00B516F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</w:t>
      </w:r>
      <w:r w:rsidR="002F584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yaluronan</w:t>
      </w:r>
      <w:proofErr w:type="spellEnd"/>
      <w:r w:rsidR="00B516F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binding proteins also </w:t>
      </w:r>
      <w:r w:rsidR="003D20B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regulate</w:t>
      </w:r>
      <w:r w:rsidR="00B516F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="002F584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yaluronan</w:t>
      </w:r>
      <w:proofErr w:type="spellEnd"/>
      <w:r w:rsidR="00B516F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levels although their involvement </w:t>
      </w:r>
      <w:r w:rsidR="0074657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is less well</w:t>
      </w:r>
      <w:r w:rsidR="00B516F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DD461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unders</w:t>
      </w:r>
      <w:r w:rsidR="00B516F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tood. </w:t>
      </w:r>
      <w:r w:rsidR="0074657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To date, </w:t>
      </w:r>
      <w:r w:rsidR="003D20B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two </w:t>
      </w:r>
      <w:r w:rsidR="00D1671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genetic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disorder</w:t>
      </w:r>
      <w:r w:rsidR="003D20B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of </w:t>
      </w:r>
      <w:proofErr w:type="spellStart"/>
      <w:r w:rsidR="002F584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yaluronan</w:t>
      </w:r>
      <w:proofErr w:type="spellEnd"/>
      <w:r w:rsidR="002F584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metabolism</w:t>
      </w:r>
      <w:r w:rsidR="00BD310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ha</w:t>
      </w:r>
      <w:r w:rsidR="002F584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ve</w:t>
      </w:r>
      <w:r w:rsidR="00BD310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been </w:t>
      </w:r>
      <w:r w:rsidR="00DD461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report</w:t>
      </w:r>
      <w:r w:rsidR="00BD310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ed in humans</w:t>
      </w:r>
      <w:r w:rsidR="009C44D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:</w:t>
      </w:r>
      <w:r w:rsidR="009C44DE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H</w:t>
      </w:r>
      <w:r w:rsidR="009C44DE" w:rsidRPr="00BF125F">
        <w:rPr>
          <w:rFonts w:ascii="Book Antiqua" w:eastAsia="Times New Roman" w:hAnsi="Book Antiqua" w:cs="Times New Roman"/>
          <w:color w:val="000000" w:themeColor="text1"/>
          <w:spacing w:val="-1"/>
          <w:sz w:val="24"/>
          <w:szCs w:val="24"/>
        </w:rPr>
        <w:t>Y</w:t>
      </w:r>
      <w:r w:rsidR="009C44DE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AL1</w:t>
      </w:r>
      <w:r w:rsidR="009C44DE" w:rsidRPr="00BF125F">
        <w:rPr>
          <w:rFonts w:ascii="Book Antiqua" w:eastAsia="Times New Roman" w:hAnsi="Book Antiqua" w:cs="Times New Roman"/>
          <w:color w:val="000000" w:themeColor="text1"/>
          <w:spacing w:val="-1"/>
          <w:sz w:val="24"/>
          <w:szCs w:val="24"/>
        </w:rPr>
        <w:t xml:space="preserve"> </w:t>
      </w:r>
      <w:r w:rsidR="009C44DE" w:rsidRPr="00BF125F">
        <w:rPr>
          <w:rFonts w:ascii="Book Antiqua" w:eastAsia="Times New Roman" w:hAnsi="Book Antiqua" w:cs="Times New Roman"/>
          <w:color w:val="000000" w:themeColor="text1"/>
          <w:spacing w:val="1"/>
          <w:sz w:val="24"/>
          <w:szCs w:val="24"/>
        </w:rPr>
        <w:t>d</w:t>
      </w:r>
      <w:r w:rsidR="009C44DE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eficiency </w:t>
      </w:r>
      <w:r w:rsidR="009C44DE" w:rsidRPr="00BF125F">
        <w:rPr>
          <w:rFonts w:ascii="Book Antiqua" w:eastAsia="Times New Roman" w:hAnsi="Book Antiqua" w:cs="Times New Roman"/>
          <w:color w:val="000000" w:themeColor="text1"/>
          <w:spacing w:val="-1"/>
          <w:sz w:val="24"/>
          <w:szCs w:val="24"/>
        </w:rPr>
        <w:t>(</w:t>
      </w:r>
      <w:proofErr w:type="spellStart"/>
      <w:r w:rsidR="009C44DE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Mucopo</w:t>
      </w:r>
      <w:r w:rsidR="009C44DE" w:rsidRPr="00BF125F">
        <w:rPr>
          <w:rFonts w:ascii="Book Antiqua" w:eastAsia="Times New Roman" w:hAnsi="Book Antiqua" w:cs="Times New Roman"/>
          <w:color w:val="000000" w:themeColor="text1"/>
          <w:spacing w:val="1"/>
          <w:sz w:val="24"/>
          <w:szCs w:val="24"/>
        </w:rPr>
        <w:t>l</w:t>
      </w:r>
      <w:r w:rsidR="009C44DE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ysaccha</w:t>
      </w:r>
      <w:r w:rsidR="009C44DE" w:rsidRPr="00BF125F">
        <w:rPr>
          <w:rFonts w:ascii="Book Antiqua" w:eastAsia="Times New Roman" w:hAnsi="Book Antiqua" w:cs="Times New Roman"/>
          <w:color w:val="000000" w:themeColor="text1"/>
          <w:spacing w:val="-1"/>
          <w:sz w:val="24"/>
          <w:szCs w:val="24"/>
        </w:rPr>
        <w:t>r</w:t>
      </w:r>
      <w:r w:rsidR="009C44DE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idos</w:t>
      </w:r>
      <w:r w:rsidR="009C44DE" w:rsidRPr="00BF125F">
        <w:rPr>
          <w:rFonts w:ascii="Book Antiqua" w:eastAsia="Times New Roman" w:hAnsi="Book Antiqua" w:cs="Times New Roman"/>
          <w:color w:val="000000" w:themeColor="text1"/>
          <w:spacing w:val="1"/>
          <w:sz w:val="24"/>
          <w:szCs w:val="24"/>
        </w:rPr>
        <w:t>i</w:t>
      </w:r>
      <w:r w:rsidR="009C44DE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s</w:t>
      </w:r>
      <w:proofErr w:type="spellEnd"/>
      <w:r w:rsidR="009C44DE" w:rsidRPr="00BF125F">
        <w:rPr>
          <w:rFonts w:ascii="Book Antiqua" w:eastAsia="Times New Roman" w:hAnsi="Book Antiqua" w:cs="Times New Roman"/>
          <w:color w:val="000000" w:themeColor="text1"/>
          <w:spacing w:val="-1"/>
          <w:sz w:val="24"/>
          <w:szCs w:val="24"/>
        </w:rPr>
        <w:t xml:space="preserve"> </w:t>
      </w:r>
      <w:r w:rsidR="009C44DE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I</w:t>
      </w:r>
      <w:r w:rsidR="009C44DE" w:rsidRPr="00BF125F">
        <w:rPr>
          <w:rFonts w:ascii="Book Antiqua" w:eastAsia="Times New Roman" w:hAnsi="Book Antiqua" w:cs="Times New Roman"/>
          <w:color w:val="000000" w:themeColor="text1"/>
          <w:spacing w:val="-1"/>
          <w:sz w:val="24"/>
          <w:szCs w:val="24"/>
        </w:rPr>
        <w:t>X</w:t>
      </w:r>
      <w:r w:rsidR="009C44DE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)</w:t>
      </w:r>
      <w:r w:rsidR="009C44DE" w:rsidRPr="00BF125F">
        <w:rPr>
          <w:rFonts w:ascii="Book Antiqua" w:eastAsia="Times New Roman" w:hAnsi="Book Antiqua" w:cs="Times New Roman"/>
          <w:color w:val="000000" w:themeColor="text1"/>
          <w:spacing w:val="2"/>
          <w:sz w:val="24"/>
          <w:szCs w:val="24"/>
        </w:rPr>
        <w:t xml:space="preserve"> </w:t>
      </w:r>
      <w:r w:rsidR="009C44DE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in four individuals with</w:t>
      </w:r>
      <w:r w:rsidR="009C44DE" w:rsidRPr="00BF125F">
        <w:rPr>
          <w:rFonts w:ascii="Book Antiqua" w:eastAsia="Times New Roman" w:hAnsi="Book Antiqua" w:cs="Times New Roman"/>
          <w:color w:val="000000" w:themeColor="text1"/>
          <w:spacing w:val="-1"/>
          <w:sz w:val="24"/>
          <w:szCs w:val="24"/>
        </w:rPr>
        <w:t xml:space="preserve"> </w:t>
      </w:r>
      <w:r w:rsidR="009C44DE" w:rsidRPr="00BF125F">
        <w:rPr>
          <w:rFonts w:ascii="Book Antiqua" w:eastAsia="Times New Roman" w:hAnsi="Book Antiqua" w:cs="Times New Roman"/>
          <w:color w:val="000000" w:themeColor="text1"/>
          <w:spacing w:val="1"/>
          <w:sz w:val="24"/>
          <w:szCs w:val="24"/>
        </w:rPr>
        <w:t>j</w:t>
      </w:r>
      <w:r w:rsidR="009C44DE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oi</w:t>
      </w:r>
      <w:r w:rsidR="009C44DE" w:rsidRPr="00BF125F">
        <w:rPr>
          <w:rFonts w:ascii="Book Antiqua" w:eastAsia="Times New Roman" w:hAnsi="Book Antiqua" w:cs="Times New Roman"/>
          <w:color w:val="000000" w:themeColor="text1"/>
          <w:spacing w:val="-1"/>
          <w:sz w:val="24"/>
          <w:szCs w:val="24"/>
        </w:rPr>
        <w:t>n</w:t>
      </w:r>
      <w:r w:rsidR="009C44DE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t pat</w:t>
      </w:r>
      <w:r w:rsidR="009C44DE" w:rsidRPr="00BF125F">
        <w:rPr>
          <w:rFonts w:ascii="Book Antiqua" w:eastAsia="Times New Roman" w:hAnsi="Book Antiqua" w:cs="Times New Roman"/>
          <w:color w:val="000000" w:themeColor="text1"/>
          <w:spacing w:val="-1"/>
          <w:sz w:val="24"/>
          <w:szCs w:val="24"/>
        </w:rPr>
        <w:t>h</w:t>
      </w:r>
      <w:r w:rsidR="009C44DE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olog</w:t>
      </w:r>
      <w:r w:rsidR="009C44DE" w:rsidRPr="00BF125F">
        <w:rPr>
          <w:rFonts w:ascii="Book Antiqua" w:eastAsia="Times New Roman" w:hAnsi="Book Antiqua" w:cs="Times New Roman"/>
          <w:color w:val="000000" w:themeColor="text1"/>
          <w:spacing w:val="3"/>
          <w:sz w:val="24"/>
          <w:szCs w:val="24"/>
        </w:rPr>
        <w:t>y</w:t>
      </w:r>
      <w:r w:rsidR="009C44DE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</w:t>
      </w:r>
      <w:r w:rsidR="00A15A62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as the predominant phenotypic finding </w:t>
      </w:r>
      <w:r w:rsidR="009C44DE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and H</w:t>
      </w:r>
      <w:r w:rsidR="009C44DE" w:rsidRPr="00BF125F">
        <w:rPr>
          <w:rFonts w:ascii="Book Antiqua" w:eastAsia="Times New Roman" w:hAnsi="Book Antiqua" w:cs="Times New Roman"/>
          <w:color w:val="000000" w:themeColor="text1"/>
          <w:spacing w:val="-1"/>
          <w:sz w:val="24"/>
          <w:szCs w:val="24"/>
        </w:rPr>
        <w:t>A</w:t>
      </w:r>
      <w:r w:rsidR="009C44DE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S2</w:t>
      </w:r>
      <w:r w:rsidR="009C44DE" w:rsidRPr="00BF125F">
        <w:rPr>
          <w:rFonts w:ascii="Book Antiqua" w:eastAsia="Times New Roman" w:hAnsi="Book Antiqua" w:cs="Times New Roman"/>
          <w:color w:val="000000" w:themeColor="text1"/>
          <w:spacing w:val="1"/>
          <w:sz w:val="24"/>
          <w:szCs w:val="24"/>
        </w:rPr>
        <w:t xml:space="preserve"> </w:t>
      </w:r>
      <w:r w:rsidR="009C44DE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deficiency </w:t>
      </w:r>
      <w:r w:rsidR="009C44DE" w:rsidRPr="00BF125F">
        <w:rPr>
          <w:rFonts w:ascii="Book Antiqua" w:eastAsia="Times New Roman" w:hAnsi="Book Antiqua" w:cs="Times New Roman"/>
          <w:color w:val="000000" w:themeColor="text1"/>
          <w:spacing w:val="-1"/>
          <w:sz w:val="24"/>
          <w:szCs w:val="24"/>
        </w:rPr>
        <w:t>i</w:t>
      </w:r>
      <w:r w:rsidR="009C44DE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n a s</w:t>
      </w:r>
      <w:r w:rsidR="009C44DE" w:rsidRPr="00BF125F">
        <w:rPr>
          <w:rFonts w:ascii="Book Antiqua" w:eastAsia="Times New Roman" w:hAnsi="Book Antiqua" w:cs="Times New Roman"/>
          <w:color w:val="000000" w:themeColor="text1"/>
          <w:spacing w:val="1"/>
          <w:sz w:val="24"/>
          <w:szCs w:val="24"/>
        </w:rPr>
        <w:t>i</w:t>
      </w:r>
      <w:r w:rsidR="009C44DE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ng</w:t>
      </w:r>
      <w:r w:rsidR="009C44DE" w:rsidRPr="00BF125F">
        <w:rPr>
          <w:rFonts w:ascii="Book Antiqua" w:eastAsia="Times New Roman" w:hAnsi="Book Antiqua" w:cs="Times New Roman"/>
          <w:color w:val="000000" w:themeColor="text1"/>
          <w:spacing w:val="-1"/>
          <w:sz w:val="24"/>
          <w:szCs w:val="24"/>
        </w:rPr>
        <w:t>l</w:t>
      </w:r>
      <w:r w:rsidR="009C44DE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e person hav</w:t>
      </w:r>
      <w:r w:rsidR="009C44DE" w:rsidRPr="00BF125F">
        <w:rPr>
          <w:rFonts w:ascii="Book Antiqua" w:eastAsia="Times New Roman" w:hAnsi="Book Antiqua" w:cs="Times New Roman"/>
          <w:color w:val="000000" w:themeColor="text1"/>
          <w:spacing w:val="-1"/>
          <w:sz w:val="24"/>
          <w:szCs w:val="24"/>
        </w:rPr>
        <w:t>i</w:t>
      </w:r>
      <w:r w:rsidR="009C44DE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ng ca</w:t>
      </w:r>
      <w:r w:rsidR="009C44DE" w:rsidRPr="00BF125F">
        <w:rPr>
          <w:rFonts w:ascii="Book Antiqua" w:eastAsia="Times New Roman" w:hAnsi="Book Antiqua" w:cs="Times New Roman"/>
          <w:color w:val="000000" w:themeColor="text1"/>
          <w:spacing w:val="1"/>
          <w:sz w:val="24"/>
          <w:szCs w:val="24"/>
        </w:rPr>
        <w:t>r</w:t>
      </w:r>
      <w:r w:rsidR="009C44DE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d</w:t>
      </w:r>
      <w:r w:rsidR="009C44DE" w:rsidRPr="00BF125F">
        <w:rPr>
          <w:rFonts w:ascii="Book Antiqua" w:eastAsia="Times New Roman" w:hAnsi="Book Antiqua" w:cs="Times New Roman"/>
          <w:color w:val="000000" w:themeColor="text1"/>
          <w:spacing w:val="-1"/>
          <w:sz w:val="24"/>
          <w:szCs w:val="24"/>
        </w:rPr>
        <w:t>i</w:t>
      </w:r>
      <w:r w:rsidR="009C44DE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ac</w:t>
      </w:r>
      <w:r w:rsidR="009C44DE" w:rsidRPr="00BF125F">
        <w:rPr>
          <w:rFonts w:ascii="Book Antiqua" w:eastAsia="Times New Roman" w:hAnsi="Book Antiqua" w:cs="Times New Roman"/>
          <w:color w:val="000000" w:themeColor="text1"/>
          <w:spacing w:val="2"/>
          <w:sz w:val="24"/>
          <w:szCs w:val="24"/>
        </w:rPr>
        <w:t xml:space="preserve"> </w:t>
      </w:r>
      <w:r w:rsidR="009C44DE" w:rsidRPr="00BF125F">
        <w:rPr>
          <w:rFonts w:ascii="Book Antiqua" w:eastAsia="Times New Roman" w:hAnsi="Book Antiqua" w:cs="Times New Roman"/>
          <w:color w:val="000000" w:themeColor="text1"/>
          <w:spacing w:val="-1"/>
          <w:sz w:val="24"/>
          <w:szCs w:val="24"/>
        </w:rPr>
        <w:t>p</w:t>
      </w:r>
      <w:r w:rsidR="009C44DE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atholog</w:t>
      </w:r>
      <w:r w:rsidR="009C44DE" w:rsidRPr="00BF125F">
        <w:rPr>
          <w:rFonts w:ascii="Book Antiqua" w:eastAsia="Times New Roman" w:hAnsi="Book Antiqua" w:cs="Times New Roman"/>
          <w:color w:val="000000" w:themeColor="text1"/>
          <w:spacing w:val="1"/>
          <w:sz w:val="24"/>
          <w:szCs w:val="24"/>
        </w:rPr>
        <w:t>y.</w:t>
      </w:r>
      <w:r w:rsidR="002F584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DD461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owever,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BD310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i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nherited disorders and </w:t>
      </w:r>
      <w:r w:rsidR="00D1671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i</w:t>
      </w:r>
      <w:r w:rsidR="00BD310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nduced mutations affecting </w:t>
      </w:r>
      <w:proofErr w:type="spellStart"/>
      <w:r w:rsidR="002E28F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yaluronan</w:t>
      </w:r>
      <w:proofErr w:type="spellEnd"/>
      <w:r w:rsidR="002E28F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metabolism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495C1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have been characterized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in other spe</w:t>
      </w:r>
      <w:r w:rsidR="002932C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cies. </w:t>
      </w:r>
      <w:r w:rsidR="0074657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O</w:t>
      </w:r>
      <w:r w:rsidR="00DD461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verproduction of </w:t>
      </w:r>
      <w:proofErr w:type="spellStart"/>
      <w:r w:rsidR="002E28F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yaluronan</w:t>
      </w:r>
      <w:proofErr w:type="spellEnd"/>
      <w:r w:rsidR="00DD461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by HAS2 results in skin folding and thickening</w:t>
      </w:r>
      <w:r w:rsidR="00D761D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in </w:t>
      </w:r>
      <w:proofErr w:type="spellStart"/>
      <w:r w:rsidR="00D761D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har-pei</w:t>
      </w:r>
      <w:proofErr w:type="spellEnd"/>
      <w:r w:rsidR="00D761D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dogs and the naked mole rat, </w:t>
      </w:r>
      <w:r w:rsidR="00E065D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whereas </w:t>
      </w:r>
      <w:r w:rsidR="00D761D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a </w:t>
      </w:r>
      <w:r w:rsidR="000E011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complete </w:t>
      </w:r>
      <w:r w:rsidR="00DD461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deficiency </w:t>
      </w:r>
      <w:r w:rsidR="000E011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of</w:t>
      </w:r>
      <w:r w:rsidR="00DD461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2E28F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HAS2 </w:t>
      </w:r>
      <w:r w:rsidR="00D1671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causes</w:t>
      </w:r>
      <w:r w:rsidR="00DD461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embryonic lethal</w:t>
      </w:r>
      <w:r w:rsidR="0074657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ity</w:t>
      </w:r>
      <w:r w:rsidR="00D761D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0E011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in mice</w:t>
      </w:r>
      <w:r w:rsidR="00E065D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due to cardiac </w:t>
      </w:r>
      <w:r w:rsidR="00D761D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defects.</w:t>
      </w:r>
      <w:r w:rsidR="00CD4D1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0E011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Deficiencies of </w:t>
      </w:r>
      <w:r w:rsidR="00A15A6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murine </w:t>
      </w:r>
      <w:r w:rsidR="000E011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HAS1 and HAS3 </w:t>
      </w:r>
      <w:r w:rsidR="00E065D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result in a predisposition to </w:t>
      </w:r>
      <w:r w:rsidR="004C321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eizures</w:t>
      </w:r>
      <w:r w:rsidR="00E065D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. Like humans, m</w:t>
      </w:r>
      <w:r w:rsidR="002F584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ice with HYAL1 deficiency </w:t>
      </w:r>
      <w:r w:rsidR="00D761D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exhibit</w:t>
      </w:r>
      <w:r w:rsidR="002F584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joint p</w:t>
      </w:r>
      <w:r w:rsidR="00ED721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thology. Mice lacking</w:t>
      </w:r>
      <w:r w:rsidR="00391D5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B516F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YAL2</w:t>
      </w:r>
      <w:r w:rsidR="00ED721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have</w:t>
      </w:r>
      <w:r w:rsidR="00E065D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D761D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variably</w:t>
      </w:r>
      <w:r w:rsidR="002F584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penetrant </w:t>
      </w:r>
      <w:r w:rsidR="002E28F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d</w:t>
      </w:r>
      <w:r w:rsidR="00BD310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evelopmental</w:t>
      </w:r>
      <w:r w:rsidR="00391D5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BD310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defects</w:t>
      </w:r>
      <w:r w:rsidR="00ED721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, including </w:t>
      </w:r>
      <w:r w:rsidR="004C321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skeletal and </w:t>
      </w:r>
      <w:r w:rsidR="00ED721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cardiac</w:t>
      </w:r>
      <w:r w:rsidR="004C321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ED721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nomalies.</w:t>
      </w:r>
      <w:r w:rsidR="00BD310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D761D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Thus, </w:t>
      </w:r>
      <w:r w:rsidR="00ED721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based on mutant animal models, a </w:t>
      </w:r>
      <w:r w:rsidR="0053237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partial deficienc</w:t>
      </w:r>
      <w:r w:rsidR="00B868A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y</w:t>
      </w:r>
      <w:r w:rsidR="0053237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of HAS2 or HYAL2 </w:t>
      </w:r>
      <w:r w:rsidR="004C321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might</w:t>
      </w:r>
      <w:r w:rsidR="0053237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be </w:t>
      </w:r>
      <w:r w:rsidR="00D761D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compatible with survival </w:t>
      </w:r>
      <w:r w:rsidR="0053237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in humans, while complete deficiencies of HAS1, HAS3, and HYAL3 may yet be recognized.</w:t>
      </w:r>
      <w:r w:rsidR="00CD4D1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</w:p>
    <w:p w:rsidR="00051970" w:rsidRPr="00BF125F" w:rsidRDefault="00051970" w:rsidP="00BF125F">
      <w:pPr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</w:pPr>
    </w:p>
    <w:p w:rsidR="00F25A14" w:rsidRPr="00BF125F" w:rsidRDefault="00051970" w:rsidP="00BF125F">
      <w:pPr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</w:pPr>
      <w:r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 xml:space="preserve">Key words: </w:t>
      </w:r>
      <w:proofErr w:type="spellStart"/>
      <w:r w:rsidR="004408E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yaluronidase</w:t>
      </w:r>
      <w:proofErr w:type="spellEnd"/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; </w:t>
      </w:r>
      <w:proofErr w:type="spellStart"/>
      <w:r w:rsidR="004408E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yaluronan</w:t>
      </w:r>
      <w:proofErr w:type="spellEnd"/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; </w:t>
      </w:r>
      <w:proofErr w:type="spellStart"/>
      <w:r w:rsidR="004408E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Mucopolysaccharidosis</w:t>
      </w:r>
      <w:proofErr w:type="spellEnd"/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; </w:t>
      </w:r>
      <w:proofErr w:type="spellStart"/>
      <w:r w:rsidR="004408E3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>Hyaluronidase</w:t>
      </w:r>
      <w:proofErr w:type="spellEnd"/>
      <w:r w:rsidR="004408E3" w:rsidRPr="00BF125F">
        <w:rPr>
          <w:rFonts w:ascii="Book Antiqua" w:hAnsi="Book Antiqua" w:cs="Times New Roman"/>
          <w:color w:val="000000" w:themeColor="text1"/>
          <w:kern w:val="2"/>
          <w:sz w:val="24"/>
          <w:szCs w:val="24"/>
          <w:lang w:eastAsia="zh-CN"/>
        </w:rPr>
        <w:t xml:space="preserve"> 1</w:t>
      </w:r>
      <w:r w:rsidR="00A74A6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;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="004408E3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>Hyaluronidase</w:t>
      </w:r>
      <w:proofErr w:type="spellEnd"/>
      <w:r w:rsidR="004408E3" w:rsidRPr="00BF125F">
        <w:rPr>
          <w:rFonts w:ascii="Book Antiqua" w:hAnsi="Book Antiqua" w:cs="Times New Roman"/>
          <w:color w:val="000000" w:themeColor="text1"/>
          <w:kern w:val="2"/>
          <w:sz w:val="24"/>
          <w:szCs w:val="24"/>
          <w:lang w:eastAsia="zh-CN"/>
        </w:rPr>
        <w:t xml:space="preserve"> 2</w:t>
      </w:r>
      <w:r w:rsidR="00A74A6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;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="004408E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yaluronan</w:t>
      </w:r>
      <w:proofErr w:type="spellEnd"/>
      <w:r w:rsidR="004408E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synthase </w:t>
      </w:r>
      <w:r w:rsidR="004408E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2</w:t>
      </w:r>
    </w:p>
    <w:p w:rsidR="0069319A" w:rsidRPr="00BF125F" w:rsidRDefault="0069319A" w:rsidP="00BF125F">
      <w:pPr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</w:pPr>
    </w:p>
    <w:p w:rsidR="0069319A" w:rsidRPr="00BF125F" w:rsidRDefault="0069319A" w:rsidP="00BF125F">
      <w:pPr>
        <w:spacing w:after="0" w:line="360" w:lineRule="auto"/>
        <w:jc w:val="both"/>
        <w:rPr>
          <w:rFonts w:ascii="Book Antiqua" w:hAnsi="Book Antiqua"/>
          <w:i/>
          <w:iCs/>
          <w:sz w:val="24"/>
          <w:szCs w:val="24"/>
        </w:rPr>
      </w:pPr>
      <w:r w:rsidRPr="00BF125F">
        <w:rPr>
          <w:rFonts w:ascii="Book Antiqua" w:hAnsi="Book Antiqua" w:cs="Tahoma"/>
          <w:b/>
          <w:color w:val="000000"/>
          <w:sz w:val="24"/>
          <w:szCs w:val="24"/>
          <w:lang w:val="en-GB" w:eastAsia="ja-JP"/>
        </w:rPr>
        <w:t xml:space="preserve">© </w:t>
      </w:r>
      <w:r w:rsidRPr="00BF125F">
        <w:rPr>
          <w:rFonts w:ascii="Book Antiqua" w:eastAsia="AdvTimes" w:hAnsi="Book Antiqua" w:cs="AdvTimes"/>
          <w:b/>
          <w:color w:val="000000"/>
          <w:sz w:val="24"/>
          <w:szCs w:val="24"/>
          <w:lang w:val="fr-FR" w:eastAsia="ja-JP"/>
        </w:rPr>
        <w:t>The Author(s) 2015.</w:t>
      </w:r>
      <w:r w:rsidRPr="00BF125F">
        <w:rPr>
          <w:rFonts w:ascii="Book Antiqua" w:eastAsia="AdvTimes" w:hAnsi="Book Antiqua" w:cs="AdvTimes"/>
          <w:color w:val="000000"/>
          <w:sz w:val="24"/>
          <w:szCs w:val="24"/>
          <w:lang w:val="fr-FR" w:eastAsia="ja-JP"/>
        </w:rPr>
        <w:t xml:space="preserve"> Published by </w:t>
      </w:r>
      <w:proofErr w:type="spellStart"/>
      <w:r w:rsidRPr="00BF125F">
        <w:rPr>
          <w:rFonts w:ascii="Book Antiqua" w:hAnsi="Book Antiqua" w:cs="Arial Unicode MS"/>
          <w:color w:val="000000"/>
          <w:sz w:val="24"/>
          <w:szCs w:val="24"/>
          <w:lang w:val="en-GB" w:eastAsia="ja-JP"/>
        </w:rPr>
        <w:t>Baishideng</w:t>
      </w:r>
      <w:proofErr w:type="spellEnd"/>
      <w:r w:rsidRPr="00BF125F">
        <w:rPr>
          <w:rFonts w:ascii="Book Antiqua" w:hAnsi="Book Antiqua" w:cs="Arial Unicode MS"/>
          <w:color w:val="000000"/>
          <w:sz w:val="24"/>
          <w:szCs w:val="24"/>
          <w:lang w:val="en-GB" w:eastAsia="ja-JP"/>
        </w:rPr>
        <w:t xml:space="preserve"> Publishing Group Inc.</w:t>
      </w:r>
      <w:r w:rsidRPr="00BF125F">
        <w:rPr>
          <w:rFonts w:ascii="Book Antiqua" w:hAnsi="Book Antiqua" w:cs="Arial Unicode MS"/>
          <w:sz w:val="24"/>
          <w:szCs w:val="24"/>
          <w:lang w:val="en-GB" w:eastAsia="ja-JP"/>
        </w:rPr>
        <w:t xml:space="preserve"> </w:t>
      </w:r>
      <w:r w:rsidRPr="00BF125F">
        <w:rPr>
          <w:rFonts w:ascii="Book Antiqua" w:hAnsi="Book Antiqua" w:cs="Arial Unicode MS"/>
          <w:sz w:val="24"/>
          <w:szCs w:val="24"/>
          <w:lang w:val="fr-FR" w:eastAsia="ja-JP"/>
        </w:rPr>
        <w:t>All rights reserved</w:t>
      </w:r>
      <w:r w:rsidRPr="00BF125F">
        <w:rPr>
          <w:rFonts w:ascii="Book Antiqua" w:hAnsi="Book Antiqua" w:cs="Arial Unicode MS"/>
          <w:sz w:val="24"/>
          <w:szCs w:val="24"/>
          <w:lang w:val="fr-FR"/>
        </w:rPr>
        <w:t>.</w:t>
      </w:r>
    </w:p>
    <w:p w:rsidR="00F25A14" w:rsidRPr="00BF125F" w:rsidRDefault="00F25A14" w:rsidP="00BF125F">
      <w:pPr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</w:pPr>
    </w:p>
    <w:p w:rsidR="004408E3" w:rsidRPr="00BF125F" w:rsidRDefault="004408E3" w:rsidP="00BF125F">
      <w:pPr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val="en-US" w:eastAsia="zh-CN"/>
        </w:rPr>
      </w:pPr>
      <w:r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>Core tip</w:t>
      </w:r>
      <w:r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 w:eastAsia="zh-CN"/>
        </w:rPr>
        <w:t xml:space="preserve">: </w:t>
      </w:r>
      <w:r w:rsidRPr="00BF125F">
        <w:rPr>
          <w:rFonts w:ascii="Book Antiqua" w:hAnsi="Book Antiqua"/>
          <w:color w:val="000000" w:themeColor="text1"/>
          <w:sz w:val="24"/>
          <w:szCs w:val="24"/>
        </w:rPr>
        <w:t xml:space="preserve">This manuscript summarizes the phenotypes that have been associated with alterations in </w:t>
      </w:r>
      <w:proofErr w:type="spellStart"/>
      <w:r w:rsidRPr="00BF125F">
        <w:rPr>
          <w:rFonts w:ascii="Book Antiqua" w:hAnsi="Book Antiqua"/>
          <w:color w:val="000000" w:themeColor="text1"/>
          <w:sz w:val="24"/>
          <w:szCs w:val="24"/>
        </w:rPr>
        <w:t>hyaluronan</w:t>
      </w:r>
      <w:proofErr w:type="spellEnd"/>
      <w:r w:rsidRPr="00BF125F">
        <w:rPr>
          <w:rFonts w:ascii="Book Antiqua" w:hAnsi="Book Antiqua"/>
          <w:color w:val="000000" w:themeColor="text1"/>
          <w:sz w:val="24"/>
          <w:szCs w:val="24"/>
        </w:rPr>
        <w:t xml:space="preserve"> synthesis or degradation. It should serve as a reference for those who are considering an alteration in </w:t>
      </w:r>
      <w:proofErr w:type="spellStart"/>
      <w:r w:rsidRPr="00BF125F">
        <w:rPr>
          <w:rFonts w:ascii="Book Antiqua" w:hAnsi="Book Antiqua"/>
          <w:color w:val="000000" w:themeColor="text1"/>
          <w:sz w:val="24"/>
          <w:szCs w:val="24"/>
        </w:rPr>
        <w:t>hyaluronan</w:t>
      </w:r>
      <w:proofErr w:type="spellEnd"/>
      <w:r w:rsidRPr="00BF125F">
        <w:rPr>
          <w:rFonts w:ascii="Book Antiqua" w:hAnsi="Book Antiqua"/>
          <w:color w:val="000000" w:themeColor="text1"/>
          <w:sz w:val="24"/>
          <w:szCs w:val="24"/>
        </w:rPr>
        <w:t xml:space="preserve"> metabolism as the cause of a genetic condition.</w:t>
      </w:r>
    </w:p>
    <w:p w:rsidR="0069319A" w:rsidRPr="00BF125F" w:rsidRDefault="0069319A" w:rsidP="00BF125F">
      <w:pPr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val="en-US" w:eastAsia="zh-CN"/>
        </w:rPr>
      </w:pPr>
    </w:p>
    <w:p w:rsidR="0069319A" w:rsidRPr="00BF125F" w:rsidRDefault="0069319A" w:rsidP="00BF125F">
      <w:pPr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</w:pPr>
      <w:bookmarkStart w:id="10" w:name="OLE_LINK1"/>
      <w:bookmarkStart w:id="11" w:name="OLE_LINK2"/>
      <w:proofErr w:type="spellStart"/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riggs-Raine</w:t>
      </w:r>
      <w:proofErr w:type="spellEnd"/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B</w:t>
      </w:r>
      <w:r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 w:eastAsia="zh-CN"/>
        </w:rPr>
        <w:t xml:space="preserve">, </w:t>
      </w:r>
      <w:proofErr w:type="spellStart"/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Natowicz</w:t>
      </w:r>
      <w:proofErr w:type="spellEnd"/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MR.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Biology of </w:t>
      </w:r>
      <w:proofErr w:type="spellStart"/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yaluronan</w:t>
      </w:r>
      <w:proofErr w:type="spellEnd"/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: Insights from genetic disorders of </w:t>
      </w:r>
      <w:proofErr w:type="spellStart"/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yaluronan</w:t>
      </w:r>
      <w:proofErr w:type="spellEnd"/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metabolism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. </w:t>
      </w:r>
      <w:r w:rsidRPr="00BF125F">
        <w:rPr>
          <w:rFonts w:ascii="Book Antiqua" w:hAnsi="Book Antiqua"/>
          <w:i/>
          <w:iCs/>
          <w:sz w:val="24"/>
          <w:szCs w:val="24"/>
        </w:rPr>
        <w:t xml:space="preserve">World J </w:t>
      </w:r>
      <w:proofErr w:type="spellStart"/>
      <w:r w:rsidRPr="00BF125F">
        <w:rPr>
          <w:rFonts w:ascii="Book Antiqua" w:hAnsi="Book Antiqua"/>
          <w:i/>
          <w:iCs/>
          <w:sz w:val="24"/>
          <w:szCs w:val="24"/>
        </w:rPr>
        <w:t>Biol</w:t>
      </w:r>
      <w:proofErr w:type="spellEnd"/>
      <w:r w:rsidRPr="00BF125F">
        <w:rPr>
          <w:rFonts w:ascii="Book Antiqua" w:hAnsi="Book Antiqua"/>
          <w:i/>
          <w:iCs/>
          <w:sz w:val="24"/>
          <w:szCs w:val="24"/>
        </w:rPr>
        <w:t xml:space="preserve"> </w:t>
      </w:r>
      <w:proofErr w:type="spellStart"/>
      <w:r w:rsidRPr="00BF125F">
        <w:rPr>
          <w:rFonts w:ascii="Book Antiqua" w:hAnsi="Book Antiqua"/>
          <w:i/>
          <w:iCs/>
          <w:sz w:val="24"/>
          <w:szCs w:val="24"/>
        </w:rPr>
        <w:t>Chem</w:t>
      </w:r>
      <w:proofErr w:type="spellEnd"/>
      <w:r w:rsidRPr="00BF125F">
        <w:rPr>
          <w:rFonts w:ascii="Book Antiqua" w:hAnsi="Book Antiqua"/>
          <w:i/>
          <w:iCs/>
          <w:sz w:val="24"/>
          <w:szCs w:val="24"/>
          <w:lang w:eastAsia="zh-CN"/>
        </w:rPr>
        <w:t xml:space="preserve"> </w:t>
      </w:r>
      <w:r w:rsidRPr="00BF125F">
        <w:rPr>
          <w:rFonts w:ascii="Book Antiqua" w:hAnsi="Book Antiqua"/>
          <w:iCs/>
          <w:sz w:val="24"/>
          <w:szCs w:val="24"/>
          <w:lang w:eastAsia="zh-CN"/>
        </w:rPr>
        <w:t>2015; In press</w:t>
      </w:r>
    </w:p>
    <w:bookmarkEnd w:id="10"/>
    <w:bookmarkEnd w:id="11"/>
    <w:p w:rsidR="0069319A" w:rsidRPr="00BF125F" w:rsidRDefault="0069319A" w:rsidP="00BF125F">
      <w:pPr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</w:pPr>
    </w:p>
    <w:p w:rsidR="006327DC" w:rsidRPr="00BF125F" w:rsidRDefault="005F3524" w:rsidP="00BF125F">
      <w:pPr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pP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br w:type="page"/>
      </w:r>
      <w:r w:rsidR="00D75F89"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lastRenderedPageBreak/>
        <w:t>I</w:t>
      </w:r>
      <w:r w:rsidR="00C840DF"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>NTRODUCTION</w:t>
      </w:r>
    </w:p>
    <w:p w:rsidR="00205502" w:rsidRPr="00BF125F" w:rsidRDefault="00A91316" w:rsidP="00BF125F">
      <w:pPr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pPr>
      <w:proofErr w:type="spellStart"/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yaluronan</w:t>
      </w:r>
      <w:proofErr w:type="spellEnd"/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(HA) is </w:t>
      </w:r>
      <w:r w:rsidR="00EC6D0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a straight chain polymer </w:t>
      </w:r>
      <w:r w:rsidR="007C4CC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comprised</w:t>
      </w:r>
      <w:r w:rsidR="00D63BE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5C2C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of </w:t>
      </w:r>
      <w:r w:rsidR="007C4CC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repeating di</w:t>
      </w:r>
      <w:r w:rsidR="00BD153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saccharide </w:t>
      </w:r>
      <w:r w:rsidR="00FA508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units of </w:t>
      </w:r>
      <w:proofErr w:type="spellStart"/>
      <w:r w:rsidR="00D63BE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glucuronic</w:t>
      </w:r>
      <w:proofErr w:type="spellEnd"/>
      <w:r w:rsidR="005C2C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c</w:t>
      </w:r>
      <w:r w:rsidR="00AB7C2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i</w:t>
      </w:r>
      <w:r w:rsidR="005C2C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d</w:t>
      </w:r>
      <w:r w:rsidR="00D63BE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6119A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nd N</w:t>
      </w:r>
      <w:r w:rsidR="00D63BE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-</w:t>
      </w:r>
      <w:proofErr w:type="spellStart"/>
      <w:r w:rsidR="00D63BE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cetylglucosamine</w:t>
      </w:r>
      <w:proofErr w:type="spellEnd"/>
      <w:r w:rsidR="006119A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7E7D3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(→4]β-D-</w:t>
      </w:r>
      <w:proofErr w:type="spellStart"/>
      <w:r w:rsidR="006119A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GlcA</w:t>
      </w:r>
      <w:proofErr w:type="spellEnd"/>
      <w:r w:rsidR="006119A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-</w:t>
      </w:r>
      <w:r w:rsidR="007E7D3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[</w:t>
      </w:r>
      <w:r w:rsidR="006119A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1</w:t>
      </w:r>
      <w:r w:rsidR="007E7D3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→</w:t>
      </w:r>
      <w:r w:rsidR="006119A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3</w:t>
      </w:r>
      <w:r w:rsidR="007E7D3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]</w:t>
      </w:r>
      <w:r w:rsidR="006119A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-</w:t>
      </w:r>
      <w:r w:rsidR="007E7D3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β-D-</w:t>
      </w:r>
      <w:proofErr w:type="spellStart"/>
      <w:r w:rsidR="006119A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GlcNA</w:t>
      </w:r>
      <w:r w:rsidR="007E7D3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c</w:t>
      </w:r>
      <w:proofErr w:type="spellEnd"/>
      <w:r w:rsidR="006119A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-</w:t>
      </w:r>
      <w:r w:rsidR="007E7D3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[</w:t>
      </w:r>
      <w:r w:rsidR="006119A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1</w:t>
      </w:r>
      <w:r w:rsidR="007E7D3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→)</w:t>
      </w:r>
      <w:r w:rsidR="007E7D3F" w:rsidRPr="00BF125F">
        <w:rPr>
          <w:rFonts w:ascii="Book Antiqua" w:hAnsi="Book Antiqua" w:cs="Times New Roman"/>
          <w:color w:val="000000" w:themeColor="text1"/>
          <w:sz w:val="24"/>
          <w:szCs w:val="24"/>
          <w:vertAlign w:val="subscript"/>
          <w:lang w:val="en-US"/>
        </w:rPr>
        <w:t>n</w:t>
      </w:r>
      <w:r w:rsidR="00E93CCF" w:rsidRPr="00BF125F">
        <w:rPr>
          <w:rFonts w:ascii="Book Antiqua" w:hAnsi="Book Antiqua" w:cs="Times New Roman"/>
          <w:color w:val="000000" w:themeColor="text1"/>
          <w:sz w:val="24"/>
          <w:szCs w:val="24"/>
          <w:vertAlign w:val="subscript"/>
          <w:lang w:val="en-US"/>
        </w:rPr>
        <w:t xml:space="preserve">,  </w:t>
      </w:r>
      <w:r w:rsidR="00E93CC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nd has substantial size heterogeneity in different tissues</w:t>
      </w:r>
      <w:r w:rsidR="008C66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, although in most tissues it is greater than 10</w:t>
      </w:r>
      <w:r w:rsidR="008C6622" w:rsidRPr="00BF125F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  <w:lang w:val="en-US"/>
        </w:rPr>
        <w:t>6</w:t>
      </w:r>
      <w:r w:rsidR="004408E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="004408E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daltons</w:t>
      </w:r>
      <w:proofErr w:type="spellEnd"/>
      <w:r w:rsidR="008C66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MYXVyZW50PC9BdXRob3I+PFllYXI+MTk5MjwvWWVhcj48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</w:fldData>
        </w:fldChar>
      </w:r>
      <w:r w:rsidR="00BC21A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BC21A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MYXVyZW50PC9BdXRob3I+PFllYXI+MTk5MjwvWWVhcj48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</w:fldData>
        </w:fldChar>
      </w:r>
      <w:r w:rsidR="00BC21A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BC21A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BC21A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8C66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8C66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BC21AA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1]</w:t>
      </w:r>
      <w:r w:rsidR="008C66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060BD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</w:t>
      </w:r>
      <w:r w:rsidR="00A06EA7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Although the presence of </w:t>
      </w:r>
      <w:r w:rsidR="00407D4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both</w:t>
      </w:r>
      <w:r w:rsidR="00A06EA7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="00A06EA7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uronic</w:t>
      </w:r>
      <w:proofErr w:type="spellEnd"/>
      <w:r w:rsidR="00A06EA7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cid and an amino sugar define HA as a  glycosaminoglycan (previously known as </w:t>
      </w:r>
      <w:proofErr w:type="spellStart"/>
      <w:r w:rsidR="00A06EA7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mucopolysaccharides</w:t>
      </w:r>
      <w:proofErr w:type="spellEnd"/>
      <w:r w:rsidR="00A06EA7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), it differs from the other members of this family </w:t>
      </w:r>
      <w:r w:rsidR="00E93CC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of compounds </w:t>
      </w:r>
      <w:r w:rsidR="00A06EA7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in that it is not sulfated or protein-linked, and rather than being synthesized in the Golgi, it is synthesized at the cell membrane and extruded into the extracellular space</w:t>
      </w:r>
      <w:r w:rsidR="008C66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/>
      </w:r>
      <w:r w:rsidR="00BC21A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&lt;EndNote&gt;&lt;Cite&gt;&lt;Author&gt;Itano&lt;/Author&gt;&lt;Year&gt;2002&lt;/Year&gt;&lt;RecNum&gt;7105&lt;/RecNum&gt;&lt;DisplayText&gt;&lt;style face="superscript"&gt;[2]&lt;/style&gt;&lt;/DisplayText&gt;&lt;record&gt;&lt;rec-number&gt;7105&lt;/rec-number&gt;&lt;foreign-keys&gt;&lt;key app="EN" db-id="zdfesdx2m00v2je2wzp5xxwrtvdexfve5pe9" timestamp="1410875925"&gt;7105&lt;/key&gt;&lt;/foreign-keys&gt;&lt;ref-type name="Journal Article"&gt;17&lt;/ref-type&gt;&lt;contributors&gt;&lt;authors&gt;&lt;author&gt;Itano, N.&lt;/author&gt;&lt;author&gt;Kimata, K.&lt;/author&gt;&lt;/authors&gt;&lt;/contributors&gt;&lt;auth-address&gt;Institute for Molecular Science of Medicine, Aichi Medical University, Nagakute, Aichi 480-1195, Japan. itano@amugw.aichi-med-u.ac.jp&lt;/auth-address&gt;&lt;titles&gt;&lt;title&gt;Mammalian hyaluronan synthases&lt;/title&gt;&lt;secondary-title&gt;IUBMB Life&lt;/secondary-title&gt;&lt;alt-title&gt;IUBMB life&lt;/alt-title&gt;&lt;/titles&gt;&lt;pages&gt;195-9&lt;/pages&gt;&lt;volume&gt;54&lt;/volume&gt;&lt;number&gt;4&lt;/number&gt;&lt;keywords&gt;&lt;keyword&gt;Animals&lt;/keyword&gt;&lt;keyword&gt;Glucuronosyltransferase/genetics&lt;/keyword&gt;&lt;keyword&gt;*Glycosyltransferases&lt;/keyword&gt;&lt;keyword&gt;Hyaluronic Acid/*biosynthesis&lt;/keyword&gt;&lt;keyword&gt;Isoenzymes/genetics&lt;/keyword&gt;&lt;keyword&gt;*Membrane Proteins&lt;/keyword&gt;&lt;keyword&gt;*Transferases&lt;/keyword&gt;&lt;keyword&gt;*Xenopus Proteins&lt;/keyword&gt;&lt;/keywords&gt;&lt;dates&gt;&lt;year&gt;2002&lt;/year&gt;&lt;pub-dates&gt;&lt;date&gt;Oct&lt;/date&gt;&lt;/pub-dates&gt;&lt;/dates&gt;&lt;isbn&gt;1521-6543 (Print)&amp;#xD;1521-6543 (Linking)&lt;/isbn&gt;&lt;accession-num&gt;12512858&lt;/accession-num&gt;&lt;urls&gt;&lt;related-urls&gt;&lt;url&gt;http://www.ncbi.nlm.nih.gov/pubmed/12512858&lt;/url&gt;&lt;/related-urls&gt;&lt;/urls&gt;&lt;electronic-resource-num&gt;10.1080/15216540214929&lt;/electronic-resource-num&gt;&lt;/record&gt;&lt;/Cite&gt;&lt;/EndNote&gt;</w:instrText>
      </w:r>
      <w:r w:rsidR="008C66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BC21AA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2]</w:t>
      </w:r>
      <w:r w:rsidR="008C66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A06EA7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</w:t>
      </w:r>
      <w:r w:rsidR="00060BD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HA </w:t>
      </w:r>
      <w:r w:rsidR="007B305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can </w:t>
      </w:r>
      <w:r w:rsidR="00196C5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ssemble with</w:t>
      </w:r>
      <w:r w:rsidR="005C2C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EC6D0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tissue-specific </w:t>
      </w:r>
      <w:r w:rsidR="005C2C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binding proteins</w:t>
      </w:r>
      <w:r w:rsidR="00D75F8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known as</w:t>
      </w:r>
      <w:r w:rsidR="00060BD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="00060BD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yaladherins</w:t>
      </w:r>
      <w:proofErr w:type="spellEnd"/>
      <w:r w:rsidR="00060BD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196C5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o form large complexes</w:t>
      </w:r>
      <w:r w:rsidR="005C2C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</w:t>
      </w:r>
      <w:r w:rsidR="00014D4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Within the extracellular matrix, many structural and</w:t>
      </w:r>
      <w:r w:rsidR="00407D4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014D4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biological </w:t>
      </w:r>
      <w:r w:rsidR="00EC6D0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function</w:t>
      </w:r>
      <w:r w:rsidR="00014D4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s have been attributed to HA of different sizes. </w:t>
      </w:r>
      <w:r w:rsidR="00EC6D0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Examination</w:t>
      </w:r>
      <w:r w:rsidR="00014D4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of the phenotypes associated with naturally</w:t>
      </w:r>
      <w:r w:rsidR="00C9486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-</w:t>
      </w:r>
      <w:r w:rsidR="00014D4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occurring and </w:t>
      </w:r>
      <w:r w:rsidR="00A06EA7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l</w:t>
      </w:r>
      <w:r w:rsidR="00014D4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boratory</w:t>
      </w:r>
      <w:r w:rsidR="00C9486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-</w:t>
      </w:r>
      <w:r w:rsidR="00A06EA7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induced</w:t>
      </w:r>
      <w:r w:rsidR="00014D4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lterations in HA metabolism ha</w:t>
      </w:r>
      <w:r w:rsidR="00EC6D0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s </w:t>
      </w:r>
      <w:r w:rsidR="00C97CE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facilitated</w:t>
      </w:r>
      <w:r w:rsidR="00EC6D0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knowledge of HA</w:t>
      </w:r>
      <w:r w:rsidR="00C9486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metabolism </w:t>
      </w:r>
      <w:r w:rsidR="00EC6D0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nd function</w:t>
      </w:r>
      <w:r w:rsidR="00C9486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</w:t>
      </w:r>
      <w:r w:rsidR="00014D4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  </w:t>
      </w:r>
    </w:p>
    <w:p w:rsidR="00014D46" w:rsidRPr="00BF125F" w:rsidRDefault="00014D46" w:rsidP="00BF125F">
      <w:pPr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pPr>
    </w:p>
    <w:p w:rsidR="00205502" w:rsidRPr="00BF125F" w:rsidRDefault="00205502" w:rsidP="00BF125F">
      <w:pPr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</w:pPr>
      <w:r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>D</w:t>
      </w:r>
      <w:r w:rsidR="00EF4F53"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 xml:space="preserve">ISTRIBUTION AND FUNCTION OF </w:t>
      </w:r>
      <w:r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>HA</w:t>
      </w:r>
    </w:p>
    <w:p w:rsidR="00A40068" w:rsidRPr="00BF125F" w:rsidRDefault="00DE793C" w:rsidP="00BF125F">
      <w:pPr>
        <w:spacing w:after="0" w:line="360" w:lineRule="auto"/>
        <w:jc w:val="both"/>
        <w:rPr>
          <w:rFonts w:ascii="Book Antiqua" w:hAnsi="Book Antiqua" w:cs="Tahoma"/>
          <w:sz w:val="24"/>
          <w:szCs w:val="24"/>
          <w:lang w:eastAsia="zh-CN"/>
        </w:rPr>
      </w:pP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I</w:t>
      </w:r>
      <w:r w:rsidR="008E0427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t is estimated that HA accounts for 15 g of the </w:t>
      </w:r>
      <w:r w:rsidR="00C31EF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“</w:t>
      </w:r>
      <w:r w:rsidR="008E0427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verage</w:t>
      </w:r>
      <w:r w:rsidR="00C31EF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”</w:t>
      </w:r>
      <w:r w:rsidR="008E0427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70 kg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uman</w:t>
      </w:r>
      <w:r w:rsidR="00EC017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/>
      </w:r>
      <w:r w:rsidR="00BC21A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&lt;EndNote&gt;&lt;Cite&gt;&lt;Author&gt;Laurent&lt;/Author&gt;&lt;Year&gt;1991&lt;/Year&gt;&lt;RecNum&gt;3626&lt;/RecNum&gt;&lt;DisplayText&gt;&lt;style face="superscript"&gt;[3]&lt;/style&gt;&lt;/DisplayText&gt;&lt;record&gt;&lt;rec-number&gt;3626&lt;/rec-number&gt;&lt;foreign-keys&gt;&lt;key app="EN" db-id="zdfesdx2m00v2je2wzp5xxwrtvdexfve5pe9" timestamp="1409762445"&gt;3626&lt;/key&gt;&lt;/foreign-keys&gt;&lt;ref-type name="Book Section"&gt;5&lt;/ref-type&gt;&lt;contributors&gt;&lt;authors&gt;&lt;author&gt;Laurent, T.C.&lt;/author&gt;&lt;author&gt;Fraser, J.R.E.&lt;/author&gt;&lt;/authors&gt;&lt;secondary-authors&gt;&lt;author&gt;Henriksen, J.H.&lt;/author&gt;&lt;/secondary-authors&gt;&lt;/contributors&gt;&lt;titles&gt;&lt;title&gt;Catabolism of hyaluronan.&lt;/title&gt;&lt;secondary-title&gt;Degradation of Bioactive Substances: Physiology and Pathology&lt;/secondary-title&gt;&lt;/titles&gt;&lt;pages&gt;249-265&lt;/pages&gt;&lt;dates&gt;&lt;year&gt;1991&lt;/year&gt;&lt;/dates&gt;&lt;pub-location&gt;Boca Raton&lt;/pub-location&gt;&lt;publisher&gt;CRC Press&lt;/publisher&gt;&lt;urls&gt;&lt;/urls&gt;&lt;/record&gt;&lt;/Cite&gt;&lt;/EndNote&gt;</w:instrText>
      </w:r>
      <w:r w:rsidR="00EC017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BC21AA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3]</w:t>
      </w:r>
      <w:r w:rsidR="00EC017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8E0427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</w:t>
      </w:r>
      <w:r w:rsidR="00B577C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Studies of </w:t>
      </w:r>
      <w:r w:rsidR="007B305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dult</w:t>
      </w:r>
      <w:r w:rsidR="008F27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</w:t>
      </w:r>
      <w:r w:rsidR="00B577C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have </w:t>
      </w:r>
      <w:r w:rsidR="0075759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revealed</w:t>
      </w:r>
      <w:r w:rsidR="007B305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the highest HA concentration</w:t>
      </w:r>
      <w:r w:rsidR="0075759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</w:t>
      </w:r>
      <w:r w:rsidR="007B305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in </w:t>
      </w:r>
      <w:r w:rsidR="00EC6D0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oft</w:t>
      </w:r>
      <w:r w:rsidR="007B305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connective tissues</w:t>
      </w:r>
      <w:r w:rsidR="007448B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such as </w:t>
      </w:r>
      <w:r w:rsidR="005A76C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skin, </w:t>
      </w:r>
      <w:r w:rsidR="007448B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ynovial fluid</w:t>
      </w:r>
      <w:r w:rsidR="007B305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, Wharton’s jelly of the umbilical cord, </w:t>
      </w:r>
      <w:r w:rsidR="005A76C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and </w:t>
      </w:r>
      <w:r w:rsidR="007B305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vitreous body</w:t>
      </w:r>
      <w:r w:rsidR="00EC017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/>
      </w:r>
      <w:r w:rsidR="00BC21A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&lt;EndNote&gt;&lt;Cite&gt;&lt;Author&gt;Fraser&lt;/Author&gt;&lt;Year&gt;1997&lt;/Year&gt;&lt;RecNum&gt;23&lt;/RecNum&gt;&lt;DisplayText&gt;&lt;style face="superscript"&gt;[4]&lt;/style&gt;&lt;/DisplayText&gt;&lt;record&gt;&lt;rec-number&gt;23&lt;/rec-number&gt;&lt;foreign-keys&gt;&lt;key app="EN" db-id="zdfesdx2m00v2je2wzp5xxwrtvdexfve5pe9" timestamp="0"&gt;23&lt;/key&gt;&lt;/foreign-keys&gt;&lt;ref-type name="Journal Article"&gt;17&lt;/ref-type&gt;&lt;contributors&gt;&lt;authors&gt;&lt;author&gt;Fraser, J. R.&lt;/author&gt;&lt;author&gt;Laurent, T. C.&lt;/author&gt;&lt;author&gt;Laurent, U. B.&lt;/author&gt;&lt;/authors&gt;&lt;/contributors&gt;&lt;auth-address&gt;Department of Biochemistry, Monash University, Clayton, Victoria, Australia.&lt;/auth-address&gt;&lt;titles&gt;&lt;title&gt;Hyaluronan: its nature, distribution, functions and turnover&lt;/title&gt;&lt;secondary-title&gt;J Intern Med&lt;/secondary-title&gt;&lt;alt-title&gt;Journal of internal medicine&lt;/alt-title&gt;&lt;/titles&gt;&lt;periodical&gt;&lt;full-title&gt;Journal of Internal Medicine&lt;/full-title&gt;&lt;abbr-1&gt;J. Intern. Med.&lt;/abbr-1&gt;&lt;abbr-2&gt;J Intern Med&lt;/abbr-2&gt;&lt;/periodical&gt;&lt;alt-periodical&gt;&lt;full-title&gt;Journal of Internal Medicine&lt;/full-title&gt;&lt;abbr-1&gt;J. Intern. Med.&lt;/abbr-1&gt;&lt;abbr-2&gt;J Intern Med&lt;/abbr-2&gt;&lt;/alt-periodical&gt;&lt;pages&gt;27-33&lt;/pages&gt;&lt;volume&gt;242&lt;/volume&gt;&lt;number&gt;1&lt;/number&gt;&lt;reprint-edition&gt;In File&lt;/reprint-edition&gt;&lt;keywords&gt;&lt;keyword&gt;Animals&lt;/keyword&gt;&lt;keyword&gt;Humans&lt;/keyword&gt;&lt;keyword&gt;Hyaluronic Acid/biosynthesis/metabolism/*physiology&lt;/keyword&gt;&lt;keyword&gt;Structure-Activity Relationship&lt;/keyword&gt;&lt;/keywords&gt;&lt;dates&gt;&lt;year&gt;1997&lt;/year&gt;&lt;pub-dates&gt;&lt;date&gt;Jul&lt;/date&gt;&lt;/pub-dates&gt;&lt;/dates&gt;&lt;isbn&gt;0954-6820 (Print)&amp;#xD;0954-6820 (Linking)&lt;/isbn&gt;&lt;accession-num&gt;9260563&lt;/accession-num&gt;&lt;label&gt;6&lt;/label&gt;&lt;urls&gt;&lt;related-urls&gt;&lt;url&gt;http://www.ncbi.nlm.nih.gov/pubmed/9260563&lt;/url&gt;&lt;/related-urls&gt;&lt;/urls&gt;&lt;/record&gt;&lt;/Cite&gt;&lt;/EndNote&gt;</w:instrText>
      </w:r>
      <w:r w:rsidR="00EC017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BC21AA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4]</w:t>
      </w:r>
      <w:r w:rsidR="00EC017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7B305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 </w:t>
      </w:r>
      <w:r w:rsidR="00661FB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The concentration of HA is also very high during </w:t>
      </w:r>
      <w:r w:rsidR="000C286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embryogenesis</w:t>
      </w:r>
      <w:r w:rsidR="00661FB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0C286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nd wound healing</w:t>
      </w:r>
      <w:r w:rsidR="00BA5B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/>
      </w:r>
      <w:r w:rsidR="00BA5B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&lt;EndNote&gt;&lt;Cite&gt;&lt;Author&gt;Toole&lt;/Author&gt;&lt;Year&gt;1997&lt;/Year&gt;&lt;RecNum&gt;10&lt;/RecNum&gt;&lt;DisplayText&gt;&lt;style face="superscript"&gt;[5]&lt;/style&gt;&lt;/DisplayText&gt;&lt;record&gt;&lt;rec-number&gt;10&lt;/rec-number&gt;&lt;foreign-keys&gt;&lt;key app="EN" db-id="zdfesdx2m00v2je2wzp5xxwrtvdexfve5pe9" timestamp="0"&gt;10&lt;/key&gt;&lt;/foreign-keys&gt;&lt;ref-type name="Journal Article"&gt;17&lt;/ref-type&gt;&lt;contributors&gt;&lt;authors&gt;&lt;author&gt;Toole, B. P.&lt;/author&gt;&lt;/authors&gt;&lt;/contributors&gt;&lt;auth-address&gt;Department of Anatomy and Cellular Biology, Tufts University School of Medicine, Boston, MA, USA. btoole@infonet.tufts.edu&lt;/auth-address&gt;&lt;titles&gt;&lt;title&gt;Hyaluronan in morphogenesis&lt;/title&gt;&lt;secondary-title&gt;J Intern Med&lt;/secondary-title&gt;&lt;alt-title&gt;Journal of internal medicine&lt;/alt-title&gt;&lt;/titles&gt;&lt;periodical&gt;&lt;full-title&gt;Journal of Internal Medicine&lt;/full-title&gt;&lt;abbr-1&gt;J. Intern. Med.&lt;/abbr-1&gt;&lt;abbr-2&gt;J Intern Med&lt;/abbr-2&gt;&lt;/periodical&gt;&lt;alt-periodical&gt;&lt;full-title&gt;Journal of Internal Medicine&lt;/full-title&gt;&lt;abbr-1&gt;J. Intern. Med.&lt;/abbr-1&gt;&lt;abbr-2&gt;J Intern Med&lt;/abbr-2&gt;&lt;/alt-periodical&gt;&lt;pages&gt;35-40&lt;/pages&gt;&lt;volume&gt;242&lt;/volume&gt;&lt;number&gt;1&lt;/number&gt;&lt;reprint-edition&gt;In File&lt;/reprint-edition&gt;&lt;keywords&gt;&lt;keyword&gt;Animals&lt;/keyword&gt;&lt;keyword&gt;Antigens, CD44/physiology&lt;/keyword&gt;&lt;keyword&gt;Cell Division&lt;/keyword&gt;&lt;keyword&gt;Cell Movement&lt;/keyword&gt;&lt;keyword&gt;Humans&lt;/keyword&gt;&lt;keyword&gt;Hyaluronic Acid/*physiology&lt;/keyword&gt;&lt;/keywords&gt;&lt;dates&gt;&lt;year&gt;1997&lt;/year&gt;&lt;pub-dates&gt;&lt;date&gt;Jul&lt;/date&gt;&lt;/pub-dates&gt;&lt;/dates&gt;&lt;isbn&gt;0954-6820 (Print)&amp;#xD;0954-6820 (Linking)&lt;/isbn&gt;&lt;accession-num&gt;9260564&lt;/accession-num&gt;&lt;label&gt;3&lt;/label&gt;&lt;urls&gt;&lt;related-urls&gt;&lt;url&gt;http://www.ncbi.nlm.nih.gov/pubmed/9260564&lt;/url&gt;&lt;/related-urls&gt;&lt;/urls&gt;&lt;/record&gt;&lt;/Cite&gt;&lt;/EndNote&gt;</w:instrText>
      </w:r>
      <w:r w:rsidR="00BA5B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BA5B22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5]</w:t>
      </w:r>
      <w:r w:rsidR="00BA5B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661FB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L</w:t>
      </w:r>
      <w:r w:rsidR="00F2208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ow concentrations </w:t>
      </w:r>
      <w:r w:rsidR="003B130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of HA </w:t>
      </w:r>
      <w:r w:rsidR="00F2208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are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present </w:t>
      </w:r>
      <w:r w:rsidR="00F2208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in serum</w:t>
      </w:r>
      <w:r w:rsidR="003B130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, where there is an</w:t>
      </w:r>
      <w:r w:rsidR="00695F9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verage of </w:t>
      </w:r>
      <w:r w:rsidR="00F01E8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20-40</w:t>
      </w:r>
      <w:r w:rsidR="004408E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4408E3" w:rsidRPr="00BF125F">
        <w:rPr>
          <w:rFonts w:ascii="Book Antiqua" w:hAnsi="Book Antiqua" w:cs="Tahoma"/>
          <w:sz w:val="24"/>
          <w:szCs w:val="24"/>
          <w:lang w:eastAsia="zh-CN"/>
        </w:rPr>
        <w:t>μ</w:t>
      </w:r>
      <w:r w:rsidR="00F2208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g</w:t>
      </w:r>
      <w:r w:rsidR="000C286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per lite</w:t>
      </w:r>
      <w:r w:rsidR="00BB790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r</w:t>
      </w:r>
      <w:r w:rsidR="00F01E8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FbmdzdHJvbS1MYXVyZW50PC9BdXRob3I+PFllYXI+MTk4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</w:fldData>
        </w:fldChar>
      </w:r>
      <w:r w:rsidR="00BA5B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BA5B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FbmdzdHJvbS1MYXVyZW50PC9BdXRob3I+PFllYXI+MTk4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</w:fldData>
        </w:fldChar>
      </w:r>
      <w:r w:rsidR="00BA5B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BA5B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BA5B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F01E8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F01E8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7E2DAE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6,</w:t>
      </w:r>
      <w:r w:rsidR="00BA5B22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7]</w:t>
      </w:r>
      <w:r w:rsidR="00F01E8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F2208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, although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there are </w:t>
      </w:r>
      <w:r w:rsidR="00F2208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many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pathological</w:t>
      </w:r>
      <w:r w:rsidR="00F2208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states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that </w:t>
      </w:r>
      <w:r w:rsidR="004C321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re associated with and may cause</w:t>
      </w:r>
      <w:r w:rsidR="00F2208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increased </w:t>
      </w:r>
      <w:r w:rsidR="003B130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levels of </w:t>
      </w:r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erum HA</w:t>
      </w:r>
      <w:r w:rsidR="005A76C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GcmFzZXI8L0F1dGhvcj48WWVhcj4xOTk3PC9ZZWFyPjxS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</w:fldData>
        </w:fldChar>
      </w:r>
      <w:r w:rsidR="00BA5B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BA5B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GcmFzZXI8L0F1dGhvcj48WWVhcj4xOTk3PC9ZZWFyPjxS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</w:fldData>
        </w:fldChar>
      </w:r>
      <w:r w:rsidR="00BA5B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BA5B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BA5B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5A76C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5A76C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7E2DAE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4,</w:t>
      </w:r>
      <w:r w:rsidR="00BA5B22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8]</w:t>
      </w:r>
      <w:r w:rsidR="005A76C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5A76C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</w:t>
      </w:r>
      <w:r w:rsidR="007B305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Based on </w:t>
      </w:r>
      <w:r w:rsidR="007448B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whole body studies in the rat</w:t>
      </w:r>
      <w:r w:rsidR="002871A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nd other species</w:t>
      </w:r>
      <w:r w:rsidR="007448B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, it </w:t>
      </w:r>
      <w:r w:rsidR="007B305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is </w:t>
      </w:r>
      <w:r w:rsidR="007448B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estimated that 50% of the HA is in the skin</w:t>
      </w:r>
      <w:r w:rsidR="007B305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, </w:t>
      </w:r>
      <w:r w:rsidR="002871A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25% in the skeleton and joints, and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most of </w:t>
      </w:r>
      <w:r w:rsidR="002871A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he remain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ing HA is </w:t>
      </w:r>
      <w:r w:rsidR="007B305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in </w:t>
      </w:r>
      <w:r w:rsidR="002871A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brain, kidney, lung and </w:t>
      </w:r>
      <w:r w:rsidR="007B305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muscle</w:t>
      </w:r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</w:t>
      </w:r>
      <w:r w:rsidR="00EC017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SZWVkPC9BdXRob3I+PFllYXI+MTk4OTwvWWVhcj48UmVj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SZWVkPC9BdXRob3I+PFllYXI+MTk4OTwvWWVhcj48UmVj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EC017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EC017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7E2DAE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4,</w:t>
      </w:r>
      <w:r w:rsidR="00BA5B22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9]</w:t>
      </w:r>
      <w:r w:rsidR="00EC017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7448B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.</w:t>
      </w:r>
    </w:p>
    <w:p w:rsidR="00C40BA5" w:rsidRPr="00BF125F" w:rsidRDefault="00C40BA5" w:rsidP="00BF125F">
      <w:pPr>
        <w:spacing w:after="0" w:line="360" w:lineRule="auto"/>
        <w:ind w:firstLineChars="200" w:firstLine="480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pP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HA is critical to the assembly and </w:t>
      </w:r>
      <w:r w:rsidR="00E4394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tructure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of the extracellular matrix</w:t>
      </w:r>
      <w:r w:rsidR="00E4394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t both tissue and cellular level</w:t>
      </w:r>
      <w:r w:rsidR="00DE793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</w:t>
      </w:r>
      <w:r w:rsidR="00044F9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The large size of HA provides </w:t>
      </w:r>
      <w:r w:rsidR="00573F8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rigidity to </w:t>
      </w:r>
      <w:r w:rsidR="00044F9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some types of </w:t>
      </w:r>
      <w:r w:rsidR="00573F8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matrix</w:t>
      </w:r>
      <w:r w:rsidR="00A74A6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nd </w:t>
      </w:r>
      <w:r w:rsidR="00044F9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erve</w:t>
      </w:r>
      <w:r w:rsidR="000D7AD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</w:t>
      </w:r>
      <w:r w:rsidR="00044F9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 scaffolding function for </w:t>
      </w:r>
      <w:r w:rsidR="00A74A6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several </w:t>
      </w:r>
      <w:r w:rsidR="00044F9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constituents of the matrix. The hydrophilic groups of HA </w:t>
      </w:r>
      <w:r w:rsidR="00E4394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attract water </w:t>
      </w:r>
      <w:r w:rsidR="00EF20E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</w:t>
      </w:r>
      <w:r w:rsidR="00E4394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o hydrate tissues, lubricat</w:t>
      </w:r>
      <w:r w:rsidR="003B130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e</w:t>
      </w:r>
      <w:r w:rsidR="00E4394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joints, and </w:t>
      </w:r>
      <w:r w:rsidR="003B130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fill</w:t>
      </w:r>
      <w:r w:rsidR="00E4394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A4006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pace</w:t>
      </w:r>
      <w:r w:rsidR="00E4394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</w:t>
      </w:r>
      <w:r w:rsidR="00044F9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A HA-enriched,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hydrated matrix facilitates </w:t>
      </w:r>
      <w:r w:rsidR="003B130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cellular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m</w:t>
      </w:r>
      <w:r w:rsidR="00F976E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ovement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3B130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and proliferation </w:t>
      </w:r>
      <w:r w:rsidR="00A4006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that is </w:t>
      </w:r>
      <w:r w:rsidR="0075759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critical</w:t>
      </w:r>
      <w:r w:rsidR="00A4006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044F9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lastRenderedPageBreak/>
        <w:t xml:space="preserve">for cellular migrations </w:t>
      </w:r>
      <w:r w:rsidR="00A4006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during </w:t>
      </w:r>
      <w:r w:rsidR="00044F9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early </w:t>
      </w:r>
      <w:r w:rsidR="00A4006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development</w:t>
      </w:r>
      <w:r w:rsidR="00044F9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l processes</w:t>
      </w:r>
      <w:r w:rsidR="00A4006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EF20E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nd</w:t>
      </w:r>
      <w:r w:rsidR="00A4006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in the regeneration and remodeling of tissues</w:t>
      </w:r>
      <w:r w:rsidR="00044F9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such as during wound healing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.</w:t>
      </w:r>
      <w:r w:rsidR="00E4394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HA has also been shown to play a role in inflammation and ovulation</w:t>
      </w:r>
      <w:r w:rsidR="00CE163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QZXRyZXk8L0F1dGhvcj48WWVhcj4yMDE0PC9ZZWFyPjxS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</w:fldData>
        </w:fldChar>
      </w:r>
      <w:r w:rsidR="00BA5B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BA5B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QZXRyZXk8L0F1dGhvcj48WWVhcj4yMDE0PC9ZZWFyPjxS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</w:fldData>
        </w:fldChar>
      </w:r>
      <w:r w:rsidR="00BA5B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BA5B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BA5B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CE163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CE163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7E2DAE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10,</w:t>
      </w:r>
      <w:r w:rsidR="00BA5B22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11]</w:t>
      </w:r>
      <w:r w:rsidR="00CE163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E4394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</w:t>
      </w:r>
      <w:r w:rsidR="00044F9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</w:t>
      </w:r>
      <w:r w:rsidR="00E4394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e functions of HA depen</w:t>
      </w:r>
      <w:r w:rsidR="000E58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d on its size</w:t>
      </w:r>
      <w:r w:rsidR="00044F9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;</w:t>
      </w:r>
      <w:r w:rsidR="00391D5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0E58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high molecular mass and low molecular mass HA </w:t>
      </w:r>
      <w:r w:rsidR="00044F9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typically </w:t>
      </w:r>
      <w:r w:rsidR="000E58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av</w:t>
      </w:r>
      <w:r w:rsidR="00044F9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e</w:t>
      </w:r>
      <w:r w:rsidR="000E58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opposing effects on epithelial to </w:t>
      </w:r>
      <w:proofErr w:type="spellStart"/>
      <w:r w:rsidR="000E58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mesenchymal</w:t>
      </w:r>
      <w:proofErr w:type="spellEnd"/>
      <w:r w:rsidR="000E58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transition, inflammation, and angiogenesis</w:t>
      </w:r>
      <w:r w:rsidR="00F976E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TdGVybjwvQXV0aG9yPjxZZWFyPjIwMDY8L1llYXI+PFJl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</w:fldData>
        </w:fldChar>
      </w:r>
      <w:r w:rsidR="00BA5B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BA5B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TdGVybjwvQXV0aG9yPjxZZWFyPjIwMDY8L1llYXI+PFJl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</w:fldData>
        </w:fldChar>
      </w:r>
      <w:r w:rsidR="00BA5B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BA5B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BA5B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F976E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F976E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7E2DAE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12,</w:t>
      </w:r>
      <w:r w:rsidR="00BA5B22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13]</w:t>
      </w:r>
      <w:r w:rsidR="00F976E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0E58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</w:t>
      </w:r>
    </w:p>
    <w:p w:rsidR="000E58D6" w:rsidRPr="00BF125F" w:rsidRDefault="000E58D6" w:rsidP="00BF125F">
      <w:pPr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</w:pPr>
    </w:p>
    <w:p w:rsidR="00C85F5A" w:rsidRPr="00BF125F" w:rsidRDefault="00A2319C" w:rsidP="00BF125F">
      <w:pPr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</w:pPr>
      <w:r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>HA</w:t>
      </w:r>
      <w:r w:rsidR="00884867"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 xml:space="preserve"> </w:t>
      </w:r>
      <w:r w:rsidR="00757FA8"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>TURNOVER</w:t>
      </w:r>
      <w:r w:rsidR="00884867"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 xml:space="preserve"> </w:t>
      </w:r>
    </w:p>
    <w:p w:rsidR="00B52A59" w:rsidRPr="00BF125F" w:rsidRDefault="0075759F" w:rsidP="00BF125F">
      <w:pPr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</w:pP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mong</w:t>
      </w:r>
      <w:r w:rsidR="00A4006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extracellular matrix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molecules</w:t>
      </w:r>
      <w:r w:rsidR="007B305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, </w:t>
      </w:r>
      <w:r w:rsidR="00A4006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A has one of the fastest rates of turnover</w:t>
      </w:r>
      <w:r w:rsidR="0006768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TY2hpbGxlcjwvQXV0aG9yPjxZZWFyPjE5NTU8L1llYXI+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</w:fldData>
        </w:fldChar>
      </w:r>
      <w:r w:rsidR="00BA5B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BA5B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TY2hpbGxlcjwvQXV0aG9yPjxZZWFyPjE5NTU8L1llYXI+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</w:fldData>
        </w:fldChar>
      </w:r>
      <w:r w:rsidR="00BA5B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BA5B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BA5B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06768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06768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7E2DAE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1,14,</w:t>
      </w:r>
      <w:r w:rsidR="00BA5B22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15]</w:t>
      </w:r>
      <w:r w:rsidR="0006768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A4006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, with </w:t>
      </w:r>
      <w:r w:rsidR="00C05BD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an estimated one-third </w:t>
      </w:r>
      <w:r w:rsidR="000D481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of th</w:t>
      </w:r>
      <w:r w:rsidR="007B305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e 15 g of</w:t>
      </w:r>
      <w:r w:rsidR="000D481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HA </w:t>
      </w:r>
      <w:r w:rsidR="00BB455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in an average adult </w:t>
      </w:r>
      <w:r w:rsidR="00A4006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uman</w:t>
      </w:r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turned over daily</w:t>
      </w:r>
      <w:r w:rsidR="000E58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MYXVyZW50PC9BdXRob3I+PFllYXI+MTk5NjwvWWVhcj48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</w:fldData>
        </w:fldChar>
      </w:r>
      <w:r w:rsidR="00BA5B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BA5B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MYXVyZW50PC9BdXRob3I+PFllYXI+MTk5NjwvWWVhcj48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</w:fldData>
        </w:fldChar>
      </w:r>
      <w:r w:rsidR="00BA5B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BA5B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BA5B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0E58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0E58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BA5B22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8]</w:t>
      </w:r>
      <w:r w:rsidR="000E58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A9131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The half-life </w:t>
      </w:r>
      <w:r w:rsidR="00551E4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of HA was initially estimated to be </w:t>
      </w:r>
      <w:r w:rsidR="00103127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2-4 d</w:t>
      </w:r>
      <w:r w:rsidR="0006768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/>
      </w:r>
      <w:r w:rsidR="00BA5B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&lt;EndNote&gt;&lt;Cite&gt;&lt;Author&gt;Schiller&lt;/Author&gt;&lt;Year&gt;1956&lt;/Year&gt;&lt;RecNum&gt;3628&lt;/RecNum&gt;&lt;DisplayText&gt;&lt;style face="superscript"&gt;[15]&lt;/style&gt;&lt;/DisplayText&gt;&lt;record&gt;&lt;rec-number&gt;3628&lt;/rec-number&gt;&lt;foreign-keys&gt;&lt;key app="EN" db-id="zdfesdx2m00v2je2wzp5xxwrtvdexfve5pe9" timestamp="1410387956"&gt;3628&lt;/key&gt;&lt;/foreign-keys&gt;&lt;ref-type name="Journal Article"&gt;17&lt;/ref-type&gt;&lt;contributors&gt;&lt;authors&gt;&lt;author&gt;Schiller, S.&lt;/author&gt;&lt;author&gt;Mathews, M. B.&lt;/author&gt;&lt;author&gt;Cifonelli, J. A.&lt;/author&gt;&lt;author&gt;Dorfman, A.&lt;/author&gt;&lt;/authors&gt;&lt;/contributors&gt;&lt;titles&gt;&lt;title&gt;The metabolism of mucopolysaccharides in animals. III. Further studies on skin utilizing C14-glucose, C14-acetate, and S35-sodium sulfate&lt;/title&gt;&lt;secondary-title&gt;J Biol Chem&lt;/secondary-title&gt;&lt;alt-title&gt;The Journal of biological chemistry&lt;/alt-title&gt;&lt;/titles&gt;&lt;periodical&gt;&lt;full-title&gt;Journal of Biological Chemistry&lt;/full-title&gt;&lt;abbr-1&gt;J. Biol. Chem.&lt;/abbr-1&gt;&lt;abbr-2&gt;J Biol Chem&lt;/abbr-2&gt;&lt;/periodical&gt;&lt;pages&gt;139-45&lt;/pages&gt;&lt;volume&gt;218&lt;/volume&gt;&lt;number&gt;1&lt;/number&gt;&lt;keywords&gt;&lt;keyword&gt;Polysaccharides/*metabolism&lt;/keyword&gt;&lt;keyword&gt;Skin/*metabolism&lt;/keyword&gt;&lt;/keywords&gt;&lt;dates&gt;&lt;year&gt;1956&lt;/year&gt;&lt;pub-dates&gt;&lt;date&gt;Jan&lt;/date&gt;&lt;/pub-dates&gt;&lt;/dates&gt;&lt;isbn&gt;0021-9258 (Print)&amp;#xD;0021-9258 (Linking)&lt;/isbn&gt;&lt;accession-num&gt;13278323&lt;/accession-num&gt;&lt;urls&gt;&lt;related-urls&gt;&lt;url&gt;http://www.ncbi.nlm.nih.gov/pubmed/13278323&lt;/url&gt;&lt;/related-urls&gt;&lt;/urls&gt;&lt;/record&gt;&lt;/Cite&gt;&lt;/EndNote&gt;</w:instrText>
      </w:r>
      <w:r w:rsidR="0006768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BA5B22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15]</w:t>
      </w:r>
      <w:r w:rsidR="0006768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551E4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, but it is now clear th</w:t>
      </w:r>
      <w:r w:rsidR="00DA490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at the half-life </w:t>
      </w:r>
      <w:r w:rsidR="00C05BD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varies</w:t>
      </w:r>
      <w:r w:rsidR="00DA490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mong </w:t>
      </w:r>
      <w:r w:rsidR="00422CC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and within </w:t>
      </w:r>
      <w:r w:rsidR="00DA490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tissues because of differences in the rates </w:t>
      </w:r>
      <w:r w:rsidR="00F976E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of </w:t>
      </w:r>
      <w:r w:rsidR="00DA490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degradation</w:t>
      </w:r>
      <w:r w:rsidR="00DC683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or other forms of turnover</w:t>
      </w:r>
      <w:r w:rsidR="00DA490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</w:t>
      </w:r>
      <w:r w:rsidR="00DC683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For example, </w:t>
      </w:r>
      <w:r w:rsidR="00DA490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HA has a half-life of </w:t>
      </w:r>
      <w:r w:rsidR="00DC683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bout</w:t>
      </w:r>
      <w:r w:rsidR="00DA490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2-5 min</w:t>
      </w:r>
      <w:r w:rsidR="00DC683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in blood</w:t>
      </w:r>
      <w:r w:rsidR="0097590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GcmFzZXI8L0F1dGhvcj48WWVhcj4xOTgxPC9ZZWFyPjxS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</w:fldData>
        </w:fldChar>
      </w:r>
      <w:r w:rsidR="00BA5B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BA5B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GcmFzZXI8L0F1dGhvcj48WWVhcj4xOTgxPC9ZZWFyPjxS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</w:fldData>
        </w:fldChar>
      </w:r>
      <w:r w:rsidR="00BA5B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BA5B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BA5B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97590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97590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7E2DAE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16,</w:t>
      </w:r>
      <w:r w:rsidR="00BA5B22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17]</w:t>
      </w:r>
      <w:r w:rsidR="0097590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DA490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, whereas it is estimated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o be</w:t>
      </w:r>
      <w:r w:rsidR="00DA490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C8085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2</w:t>
      </w:r>
      <w:r w:rsidR="005846E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.5</w:t>
      </w:r>
      <w:r w:rsidR="00C8085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d</w:t>
      </w:r>
      <w:r w:rsidR="00A9131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in the skin</w:t>
      </w:r>
      <w:r w:rsidR="005846E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/>
      </w:r>
      <w:r w:rsidR="00BA5B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&lt;EndNote&gt;&lt;Cite&gt;&lt;Author&gt;Schiller&lt;/Author&gt;&lt;Year&gt;1957&lt;/Year&gt;&lt;RecNum&gt;3636&lt;/RecNum&gt;&lt;DisplayText&gt;&lt;style face="superscript"&gt;[18]&lt;/style&gt;&lt;/DisplayText&gt;&lt;record&gt;&lt;rec-number&gt;3636&lt;/rec-number&gt;&lt;foreign-keys&gt;&lt;key app="EN" db-id="zdfesdx2m00v2je2wzp5xxwrtvdexfve5pe9" timestamp="1410405199"&gt;3636&lt;/key&gt;&lt;/foreign-keys&gt;&lt;ref-type name="Journal Article"&gt;17&lt;/ref-type&gt;&lt;contributors&gt;&lt;authors&gt;&lt;author&gt;Schiller, S.&lt;/author&gt;&lt;author&gt;Dorfman, A.&lt;/author&gt;&lt;/authors&gt;&lt;/contributors&gt;&lt;titles&gt;&lt;title&gt;The metabolism of mucopolysaccharides in animals. IV. The influence of insulin&lt;/title&gt;&lt;secondary-title&gt;J Biol Chem&lt;/secondary-title&gt;&lt;alt-title&gt;The Journal of biological chemistry&lt;/alt-title&gt;&lt;/titles&gt;&lt;periodical&gt;&lt;full-title&gt;Journal of Biological Chemistry&lt;/full-title&gt;&lt;abbr-1&gt;J. Biol. Chem.&lt;/abbr-1&gt;&lt;abbr-2&gt;J Biol Chem&lt;/abbr-2&gt;&lt;/periodical&gt;&lt;pages&gt;625-32&lt;/pages&gt;&lt;volume&gt;227&lt;/volume&gt;&lt;number&gt;2&lt;/number&gt;&lt;keywords&gt;&lt;keyword&gt;Chondroitin Sulfates/*metabolism&lt;/keyword&gt;&lt;keyword&gt;*Diabetes Mellitus, Experimental&lt;/keyword&gt;&lt;/keywords&gt;&lt;dates&gt;&lt;year&gt;1957&lt;/year&gt;&lt;pub-dates&gt;&lt;date&gt;Aug&lt;/date&gt;&lt;/pub-dates&gt;&lt;/dates&gt;&lt;isbn&gt;0021-9258 (Print)&amp;#xD;0021-9258 (Linking)&lt;/isbn&gt;&lt;accession-num&gt;13462984&lt;/accession-num&gt;&lt;urls&gt;&lt;related-urls&gt;&lt;url&gt;http://www.ncbi.nlm.nih.gov/pubmed/13462984&lt;/url&gt;&lt;/related-urls&gt;&lt;/urls&gt;&lt;/record&gt;&lt;/Cite&gt;&lt;/EndNote&gt;</w:instrText>
      </w:r>
      <w:r w:rsidR="005846E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BA5B22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18]</w:t>
      </w:r>
      <w:r w:rsidR="005846E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A9131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, and up to </w:t>
      </w:r>
      <w:r w:rsidR="00422CC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18</w:t>
      </w:r>
      <w:r w:rsidR="00A9131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E44EF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days when bound to </w:t>
      </w:r>
      <w:proofErr w:type="spellStart"/>
      <w:r w:rsidR="00E44EF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ggrecan</w:t>
      </w:r>
      <w:proofErr w:type="spellEnd"/>
      <w:r w:rsidR="00E44EF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422CC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in cartilage</w:t>
      </w:r>
      <w:r w:rsidR="00422CC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/>
      </w:r>
      <w:r w:rsidR="00BA5B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&lt;EndNote&gt;&lt;Cite&gt;&lt;Author&gt;Hascall&lt;/Author&gt;&lt;Year&gt;1999&lt;/Year&gt;&lt;RecNum&gt;6669&lt;/RecNum&gt;&lt;DisplayText&gt;&lt;style face="superscript"&gt;[19]&lt;/style&gt;&lt;/DisplayText&gt;&lt;record&gt;&lt;rec-number&gt;6669&lt;/rec-number&gt;&lt;foreign-keys&gt;&lt;key app="EN" db-id="zdfesdx2m00v2je2wzp5xxwrtvdexfve5pe9" timestamp="1410875885"&gt;6669&lt;/key&gt;&lt;/foreign-keys&gt;&lt;ref-type name="Book Section"&gt;5&lt;/ref-type&gt;&lt;contributors&gt;&lt;authors&gt;&lt;author&gt;Hascall,V.&lt;/author&gt;&lt;author&gt;Sandy,J.D.&lt;/author&gt;&lt;author&gt;Handley,C.J.&lt;/author&gt;&lt;/authors&gt;&lt;secondary-authors&gt;&lt;author&gt;Archer,C.W.&lt;/author&gt;&lt;author&gt;Caterson,B.&lt;/author&gt;&lt;/secondary-authors&gt;&lt;/contributors&gt;&lt;titles&gt;&lt;title&gt;Regulation of proteoglycan metabolism in articular cartilage&lt;/title&gt;&lt;secondary-title&gt;Biology of the Synovial Joint&lt;/secondary-title&gt;&lt;/titles&gt;&lt;pages&gt;101-120&lt;/pages&gt;&lt;reprint-edition&gt;Not in File&lt;/reprint-edition&gt;&lt;keywords&gt;&lt;keyword&gt;REGULATION&lt;/keyword&gt;&lt;keyword&gt;PROTEOGLYCAN&lt;/keyword&gt;&lt;keyword&gt;METABOLISM&lt;/keyword&gt;&lt;keyword&gt;CARTILAGE&lt;/keyword&gt;&lt;/keywords&gt;&lt;dates&gt;&lt;year&gt;1999&lt;/year&gt;&lt;pub-dates&gt;&lt;date&gt;1999&lt;/date&gt;&lt;/pub-dates&gt;&lt;/dates&gt;&lt;pub-location&gt;Amsterdam&lt;/pub-location&gt;&lt;publisher&gt;Harwood Academic Publishers&lt;/publisher&gt;&lt;label&gt;3153&lt;/label&gt;&lt;urls&gt;&lt;/urls&gt;&lt;/record&gt;&lt;/Cite&gt;&lt;/EndNote&gt;</w:instrText>
      </w:r>
      <w:r w:rsidR="00422CC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BA5B22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19]</w:t>
      </w:r>
      <w:r w:rsidR="00422CC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A9131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.</w:t>
      </w:r>
      <w:r w:rsidR="00DA490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 A</w:t>
      </w:r>
      <w:r w:rsidR="0010630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pproximately 30% of </w:t>
      </w:r>
      <w:r w:rsidR="00DA490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A degradation</w:t>
      </w:r>
      <w:r w:rsidR="0010630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occur</w:t>
      </w:r>
      <w:r w:rsidR="00C40BA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</w:t>
      </w:r>
      <w:r w:rsidR="0010630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locally</w:t>
      </w:r>
      <w:r w:rsidR="00DA490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,</w:t>
      </w:r>
      <w:r w:rsidR="0010630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DA490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within the tissue in which it </w:t>
      </w:r>
      <w:r w:rsidR="00DC683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is</w:t>
      </w:r>
      <w:r w:rsidR="00DA490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synthesized</w:t>
      </w:r>
      <w:r w:rsidR="0062412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/>
      </w:r>
      <w:r w:rsidR="00BA5B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&lt;EndNote&gt;&lt;Cite&gt;&lt;Author&gt;Schiller&lt;/Author&gt;&lt;Year&gt;1957&lt;/Year&gt;&lt;RecNum&gt;3636&lt;/RecNum&gt;&lt;DisplayText&gt;&lt;style face="superscript"&gt;[18]&lt;/style&gt;&lt;/DisplayText&gt;&lt;record&gt;&lt;rec-number&gt;3636&lt;/rec-number&gt;&lt;foreign-keys&gt;&lt;key app="EN" db-id="zdfesdx2m00v2je2wzp5xxwrtvdexfve5pe9" timestamp="1410405199"&gt;3636&lt;/key&gt;&lt;/foreign-keys&gt;&lt;ref-type name="Journal Article"&gt;17&lt;/ref-type&gt;&lt;contributors&gt;&lt;authors&gt;&lt;author&gt;Schiller, S.&lt;/author&gt;&lt;author&gt;Dorfman, A.&lt;/author&gt;&lt;/authors&gt;&lt;/contributors&gt;&lt;titles&gt;&lt;title&gt;The metabolism of mucopolysaccharides in animals. IV. The influence of insulin&lt;/title&gt;&lt;secondary-title&gt;J Biol Chem&lt;/secondary-title&gt;&lt;alt-title&gt;The Journal of biological chemistry&lt;/alt-title&gt;&lt;/titles&gt;&lt;periodical&gt;&lt;full-title&gt;Journal of Biological Chemistry&lt;/full-title&gt;&lt;abbr-1&gt;J. Biol. Chem.&lt;/abbr-1&gt;&lt;abbr-2&gt;J Biol Chem&lt;/abbr-2&gt;&lt;/periodical&gt;&lt;pages&gt;625-32&lt;/pages&gt;&lt;volume&gt;227&lt;/volume&gt;&lt;number&gt;2&lt;/number&gt;&lt;keywords&gt;&lt;keyword&gt;Chondroitin Sulfates/*metabolism&lt;/keyword&gt;&lt;keyword&gt;*Diabetes Mellitus, Experimental&lt;/keyword&gt;&lt;/keywords&gt;&lt;dates&gt;&lt;year&gt;1957&lt;/year&gt;&lt;pub-dates&gt;&lt;date&gt;Aug&lt;/date&gt;&lt;/pub-dates&gt;&lt;/dates&gt;&lt;isbn&gt;0021-9258 (Print)&amp;#xD;0021-9258 (Linking)&lt;/isbn&gt;&lt;accession-num&gt;13462984&lt;/accession-num&gt;&lt;urls&gt;&lt;related-urls&gt;&lt;url&gt;http://www.ncbi.nlm.nih.gov/pubmed/13462984&lt;/url&gt;&lt;/related-urls&gt;&lt;/urls&gt;&lt;/record&gt;&lt;/Cite&gt;&lt;/EndNote&gt;</w:instrText>
      </w:r>
      <w:r w:rsidR="0062412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BA5B22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18]</w:t>
      </w:r>
      <w:r w:rsidR="0062412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DA490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 The remaining </w:t>
      </w:r>
      <w:r w:rsidR="00EF20E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~</w:t>
      </w:r>
      <w:r w:rsidR="00C40BA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70% enters the lymphatic drainage where 9</w:t>
      </w:r>
      <w:r w:rsidR="00294F5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0</w:t>
      </w:r>
      <w:r w:rsidR="00C40BA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% is removed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by </w:t>
      </w:r>
      <w:r w:rsidR="00C40BA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the </w:t>
      </w:r>
      <w:r w:rsidR="0010630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lymph</w:t>
      </w:r>
      <w:r w:rsidR="0062412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nodes</w:t>
      </w:r>
      <w:r w:rsidR="00294F5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/>
      </w:r>
      <w:r w:rsidR="00BA5B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&lt;EndNote&gt;&lt;Cite&gt;&lt;Author&gt;Fraser&lt;/Author&gt;&lt;Year&gt;1989&lt;/Year&gt;&lt;RecNum&gt;1760&lt;/RecNum&gt;&lt;DisplayText&gt;&lt;style face="superscript"&gt;[20]&lt;/style&gt;&lt;/DisplayText&gt;&lt;record&gt;&lt;rec-number&gt;1760&lt;/rec-number&gt;&lt;foreign-keys&gt;&lt;key app="EN" db-id="zdfesdx2m00v2je2wzp5xxwrtvdexfve5pe9" timestamp="0"&gt;1760&lt;/key&gt;&lt;/foreign-keys&gt;&lt;ref-type name="Journal Article"&gt;17&lt;/ref-type&gt;&lt;contributors&gt;&lt;authors&gt;&lt;author&gt;Fraser, J. R.&lt;/author&gt;&lt;author&gt;Laurent, T. C.&lt;/author&gt;&lt;/authors&gt;&lt;/contributors&gt;&lt;auth-address&gt;Department of Medicine, University of Melbourne, Parkville, Victoria, Australia.&lt;/auth-address&gt;&lt;titles&gt;&lt;title&gt;Turnover and metabolism of hyaluronan&lt;/title&gt;&lt;secondary-title&gt;Ciba Found Symp&lt;/secondary-title&gt;&lt;alt-title&gt;Ciba Foundation symposium&lt;/alt-title&gt;&lt;/titles&gt;&lt;periodical&gt;&lt;full-title&gt;Ciba Foundation Symposium&lt;/full-title&gt;&lt;abbr-1&gt;Ciba Found. Symp.&lt;/abbr-1&gt;&lt;abbr-2&gt;Ciba Found Symp&lt;/abbr-2&gt;&lt;/periodical&gt;&lt;alt-periodical&gt;&lt;full-title&gt;Ciba Foundation Symposium&lt;/full-title&gt;&lt;abbr-1&gt;Ciba Found. Symp.&lt;/abbr-1&gt;&lt;abbr-2&gt;Ciba Found Symp&lt;/abbr-2&gt;&lt;/alt-periodical&gt;&lt;pages&gt;41-53; discussion 53-9, 281-5&lt;/pages&gt;&lt;volume&gt;143&lt;/volume&gt;&lt;reprint-edition&gt;Not in File&lt;/reprint-edition&gt;&lt;keywords&gt;&lt;keyword&gt;Animals&lt;/keyword&gt;&lt;keyword&gt;Biological Transport&lt;/keyword&gt;&lt;keyword&gt;Humans&lt;/keyword&gt;&lt;keyword&gt;Hyaluronic Acid/*pharmacokinetics&lt;/keyword&gt;&lt;/keywords&gt;&lt;dates&gt;&lt;year&gt;1989&lt;/year&gt;&lt;pub-dates&gt;&lt;date&gt;1989&lt;/date&gt;&lt;/pub-dates&gt;&lt;/dates&gt;&lt;isbn&gt;0300-5208 (Print)&amp;#xD;0300-5208 (Linking)&lt;/isbn&gt;&lt;accession-num&gt;2680348&lt;/accession-num&gt;&lt;label&gt;1844&lt;/label&gt;&lt;urls&gt;&lt;related-urls&gt;&lt;url&gt;http://www.ncbi.nlm.nih.gov/pubmed/2680348&lt;/url&gt;&lt;/related-urls&gt;&lt;/urls&gt;&lt;/record&gt;&lt;/Cite&gt;&lt;/EndNote&gt;</w:instrText>
      </w:r>
      <w:r w:rsidR="00294F5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BA5B22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20]</w:t>
      </w:r>
      <w:r w:rsidR="00294F5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10630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nd </w:t>
      </w:r>
      <w:r w:rsidR="00C40BA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the remainder is </w:t>
      </w:r>
      <w:r w:rsidR="0010630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aken up from the blood</w:t>
      </w:r>
      <w:r w:rsidR="00C8085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by</w:t>
      </w:r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the liver</w:t>
      </w:r>
      <w:r w:rsidR="00F01E8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/>
      </w:r>
      <w:r w:rsidR="00BA5B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&lt;EndNote&gt;&lt;Cite&gt;&lt;Author&gt;Fraser&lt;/Author&gt;&lt;Year&gt;1981&lt;/Year&gt;&lt;RecNum&gt;3629&lt;/RecNum&gt;&lt;DisplayText&gt;&lt;style face="superscript"&gt;[16]&lt;/style&gt;&lt;/DisplayText&gt;&lt;record&gt;&lt;rec-number&gt;3629&lt;/rec-number&gt;&lt;foreign-keys&gt;&lt;key app="EN" db-id="zdfesdx2m00v2je2wzp5xxwrtvdexfve5pe9" timestamp="1410389263"&gt;3629&lt;/key&gt;&lt;/foreign-keys&gt;&lt;ref-type name="Journal Article"&gt;17&lt;/ref-type&gt;&lt;contributors&gt;&lt;authors&gt;&lt;author&gt;Fraser, J. R.&lt;/author&gt;&lt;author&gt;Laurent, T. C.&lt;/author&gt;&lt;author&gt;Pertoft, H.&lt;/author&gt;&lt;author&gt;Baxter, E.&lt;/author&gt;&lt;/authors&gt;&lt;/contributors&gt;&lt;titles&gt;&lt;title&gt;Plasma clearance, tissue distribution and metabolism of hyaluronic acid injected intravenously in the rabbit&lt;/title&gt;&lt;secondary-title&gt;Biochem J&lt;/secondary-title&gt;&lt;alt-title&gt;The Biochemical journal&lt;/alt-title&gt;&lt;/titles&gt;&lt;periodical&gt;&lt;full-title&gt;Biochemical Journal&lt;/full-title&gt;&lt;abbr-1&gt;Biochem. J.&lt;/abbr-1&gt;&lt;abbr-2&gt;Biochem J&lt;/abbr-2&gt;&lt;/periodical&gt;&lt;pages&gt;415-24&lt;/pages&gt;&lt;volume&gt;200&lt;/volume&gt;&lt;number&gt;2&lt;/number&gt;&lt;keywords&gt;&lt;keyword&gt;Animals&lt;/keyword&gt;&lt;keyword&gt;Chromatography, Gel&lt;/keyword&gt;&lt;keyword&gt;Half-Life&lt;/keyword&gt;&lt;keyword&gt;Hyaluronic Acid/blood/*metabolism&lt;/keyword&gt;&lt;keyword&gt;Injections, Intravenous&lt;/keyword&gt;&lt;keyword&gt;Liver/cytology/metabolism&lt;/keyword&gt;&lt;keyword&gt;Metabolic Clearance Rate&lt;/keyword&gt;&lt;keyword&gt;Rabbits&lt;/keyword&gt;&lt;keyword&gt;Tissue Distribution&lt;/keyword&gt;&lt;keyword&gt;Tritium/diagnostic use&lt;/keyword&gt;&lt;/keywords&gt;&lt;dates&gt;&lt;year&gt;1981&lt;/year&gt;&lt;pub-dates&gt;&lt;date&gt;Nov 15&lt;/date&gt;&lt;/pub-dates&gt;&lt;/dates&gt;&lt;isbn&gt;0264-6021 (Print)&amp;#xD;0264-6021 (Linking)&lt;/isbn&gt;&lt;accession-num&gt;7340841&lt;/accession-num&gt;&lt;urls&gt;&lt;related-urls&gt;&lt;url&gt;http://www.ncbi.nlm.nih.gov/pubmed/7340841&lt;/url&gt;&lt;/related-urls&gt;&lt;/urls&gt;&lt;custom2&gt;1163551&lt;/custom2&gt;&lt;/record&gt;&lt;/Cite&gt;&lt;/EndNote&gt;</w:instrText>
      </w:r>
      <w:r w:rsidR="00F01E8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BA5B22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16]</w:t>
      </w:r>
      <w:r w:rsidR="00F01E8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F01E8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10630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nd</w:t>
      </w:r>
      <w:r w:rsidR="00716C6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,</w:t>
      </w:r>
      <w:r w:rsidR="0010630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to a lesser extent</w:t>
      </w:r>
      <w:r w:rsidR="00716C6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,</w:t>
      </w:r>
      <w:r w:rsidR="0010630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the kidney and spleen</w:t>
      </w:r>
      <w:r w:rsidR="005846E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/>
      </w:r>
      <w:r w:rsidR="00BA5B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&lt;EndNote&gt;&lt;Cite&gt;&lt;Author&gt;Fraser&lt;/Author&gt;&lt;Year&gt;1983&lt;/Year&gt;&lt;RecNum&gt;6711&lt;/RecNum&gt;&lt;DisplayText&gt;&lt;style face="superscript"&gt;[21]&lt;/style&gt;&lt;/DisplayText&gt;&lt;record&gt;&lt;rec-number&gt;6711&lt;/rec-number&gt;&lt;foreign-keys&gt;&lt;key app="EN" db-id="zdfesdx2m00v2je2wzp5xxwrtvdexfve5pe9" timestamp="1410875888"&gt;6711&lt;/key&gt;&lt;/foreign-keys&gt;&lt;ref-type name="Journal Article"&gt;17&lt;/ref-type&gt;&lt;contributors&gt;&lt;authors&gt;&lt;author&gt;Fraser, J. R.&lt;/author&gt;&lt;author&gt;Appelgren, L. E.&lt;/author&gt;&lt;author&gt;Laurent, T. C.&lt;/author&gt;&lt;/authors&gt;&lt;/contributors&gt;&lt;titles&gt;&lt;title&gt;Tissue uptake of circulating hyaluronic acid. A whole body autoradiographic study&lt;/title&gt;&lt;secondary-title&gt;Cell Tissue Res&lt;/secondary-title&gt;&lt;alt-title&gt;Cell and tissue research&lt;/alt-title&gt;&lt;/titles&gt;&lt;periodical&gt;&lt;full-title&gt;Cell and Tissue Research&lt;/full-title&gt;&lt;abbr-1&gt;Cell Tissue Res.&lt;/abbr-1&gt;&lt;abbr-2&gt;Cell Tissue Res&lt;/abbr-2&gt;&lt;abbr-3&gt;Cell &amp;amp; Tissue Research&lt;/abbr-3&gt;&lt;/periodical&gt;&lt;alt-periodical&gt;&lt;full-title&gt;Cell and Tissue Research&lt;/full-title&gt;&lt;abbr-1&gt;Cell Tissue Res.&lt;/abbr-1&gt;&lt;abbr-2&gt;Cell Tissue Res&lt;/abbr-2&gt;&lt;abbr-3&gt;Cell &amp;amp; Tissue Research&lt;/abbr-3&gt;&lt;/alt-periodical&gt;&lt;pages&gt;285-93&lt;/pages&gt;&lt;volume&gt;233&lt;/volume&gt;&lt;number&gt;2&lt;/number&gt;&lt;reprint-edition&gt;Not in File&lt;/reprint-edition&gt;&lt;keywords&gt;&lt;keyword&gt;Animals&lt;/keyword&gt;&lt;keyword&gt;Autoradiography&lt;/keyword&gt;&lt;keyword&gt;Bone Marrow/metabolism&lt;/keyword&gt;&lt;keyword&gt;Hyaluronic Acid/blood/*metabolism&lt;/keyword&gt;&lt;keyword&gt;Kinetics&lt;/keyword&gt;&lt;keyword&gt;Liver/metabolism&lt;/keyword&gt;&lt;keyword&gt;Lymph Nodes/metabolism&lt;/keyword&gt;&lt;keyword&gt;Male&lt;/keyword&gt;&lt;keyword&gt;Mice&lt;/keyword&gt;&lt;keyword&gt;Spleen/metabolism&lt;/keyword&gt;&lt;keyword&gt;Tissue Distribution&lt;/keyword&gt;&lt;keyword&gt;Whole-Body Counting&lt;/keyword&gt;&lt;/keywords&gt;&lt;dates&gt;&lt;year&gt;1983&lt;/year&gt;&lt;pub-dates&gt;&lt;date&gt;1983&lt;/date&gt;&lt;/pub-dates&gt;&lt;/dates&gt;&lt;isbn&gt;0302-766X (Print)&amp;#xD;0302-766X (Linking)&lt;/isbn&gt;&lt;accession-num&gt;6413068&lt;/accession-num&gt;&lt;label&gt;3198&lt;/label&gt;&lt;urls&gt;&lt;related-urls&gt;&lt;url&gt;http://www.ncbi.nlm.nih.gov/pubmed/6413068&lt;/url&gt;&lt;/related-urls&gt;&lt;/urls&gt;&lt;/record&gt;&lt;/Cite&gt;&lt;/EndNote&gt;</w:instrText>
      </w:r>
      <w:r w:rsidR="005846E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BA5B22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21]</w:t>
      </w:r>
      <w:r w:rsidR="005846E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10630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</w:t>
      </w:r>
      <w:r w:rsidR="00103127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inusoidal endothelial cells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re responsible for uptake </w:t>
      </w:r>
      <w:r w:rsidR="00D8101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by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the liver</w:t>
      </w:r>
      <w:r w:rsidR="00F01E8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Fcmlrc3NvbjwvQXV0aG9yPjxZZWFyPjE5ODM8L1llYXI+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=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Fcmlrc3NvbjwvQXV0aG9yPjxZZWFyPjE5ODM8L1llYXI+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=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F01E8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F01E8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22-24]</w:t>
      </w:r>
      <w:r w:rsidR="00F01E8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103127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D8101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via</w:t>
      </w:r>
      <w:r w:rsidR="00F976E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103127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receptors</w:t>
      </w:r>
      <w:r w:rsidR="00294F5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with high affinity for </w:t>
      </w:r>
      <w:r w:rsidR="00103127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HA </w:t>
      </w:r>
      <w:r w:rsidR="00294F5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nd chon</w:t>
      </w:r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droitin sulfate</w:t>
      </w:r>
      <w:r w:rsidR="00294F5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/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&lt;EndNote&gt;&lt;Cite&gt;&lt;Author&gt;Laurent&lt;/Author&gt;&lt;Year&gt;1986&lt;/Year&gt;&lt;RecNum&gt;3634&lt;/RecNum&gt;&lt;DisplayText&gt;&lt;style face="superscript"&gt;[25]&lt;/style&gt;&lt;/DisplayText&gt;&lt;record&gt;&lt;rec-number&gt;3634&lt;/rec-number&gt;&lt;foreign-keys&gt;&lt;key app="EN" db-id="zdfesdx2m00v2je2wzp5xxwrtvdexfve5pe9" timestamp="1410404881"&gt;3634&lt;/key&gt;&lt;/foreign-keys&gt;&lt;ref-type name="Journal Article"&gt;17&lt;/ref-type&gt;&lt;contributors&gt;&lt;authors&gt;&lt;author&gt;Laurent, T. C.&lt;/author&gt;&lt;author&gt;Fraser, J. R.&lt;/author&gt;&lt;author&gt;Pertoft, H.&lt;/author&gt;&lt;author&gt;Smedsrod, B.&lt;/author&gt;&lt;/authors&gt;&lt;/contributors&gt;&lt;titles&gt;&lt;title&gt;Binding of hyaluronate and chondroitin sulphate to liver endothelial cells&lt;/title&gt;&lt;secondary-title&gt;Biochem J&lt;/secondary-title&gt;&lt;alt-title&gt;The Biochemical journal&lt;/alt-title&gt;&lt;/titles&gt;&lt;periodical&gt;&lt;full-title&gt;Biochemical Journal&lt;/full-title&gt;&lt;abbr-1&gt;Biochem. J.&lt;/abbr-1&gt;&lt;abbr-2&gt;Biochem J&lt;/abbr-2&gt;&lt;/periodical&gt;&lt;pages&gt;653-8&lt;/pages&gt;&lt;volume&gt;234&lt;/volume&gt;&lt;number&gt;3&lt;/number&gt;&lt;keywords&gt;&lt;keyword&gt;Animals&lt;/keyword&gt;&lt;keyword&gt;Cells, Cultured&lt;/keyword&gt;&lt;keyword&gt;Chondroitin/*analogs &amp;amp; derivatives&lt;/keyword&gt;&lt;keyword&gt;Chondroitin Sulfates/*metabolism&lt;/keyword&gt;&lt;keyword&gt;Endothelium/cytology/metabolism&lt;/keyword&gt;&lt;keyword&gt;Hyaluronic Acid/*metabolism&lt;/keyword&gt;&lt;keyword&gt;Liver/cytology/*metabolism&lt;/keyword&gt;&lt;keyword&gt;Models, Biological&lt;/keyword&gt;&lt;keyword&gt;Oligosaccharides/metabolism&lt;/keyword&gt;&lt;keyword&gt;Rats&lt;/keyword&gt;&lt;/keywords&gt;&lt;dates&gt;&lt;year&gt;1986&lt;/year&gt;&lt;pub-dates&gt;&lt;date&gt;Mar 15&lt;/date&gt;&lt;/pub-dates&gt;&lt;/dates&gt;&lt;isbn&gt;0264-6021 (Print)&amp;#xD;0264-6021 (Linking)&lt;/isbn&gt;&lt;accession-num&gt;3087347&lt;/accession-num&gt;&lt;urls&gt;&lt;related-urls&gt;&lt;url&gt;http://www.ncbi.nlm.nih.gov/pubmed/3087347&lt;/url&gt;&lt;/related-urls&gt;&lt;/urls&gt;&lt;custom2&gt;1146621&lt;/custom2&gt;&lt;/record&gt;&lt;/Cite&gt;&lt;/EndNote&gt;</w:instrText>
      </w:r>
      <w:r w:rsidR="00294F5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25]</w:t>
      </w:r>
      <w:r w:rsidR="00294F5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8A532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</w:t>
      </w:r>
      <w:r w:rsidR="00695F9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Only</w:t>
      </w:r>
      <w:r w:rsidR="008A532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D322B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bout 1% of</w:t>
      </w:r>
      <w:r w:rsidR="0045235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blood </w:t>
      </w:r>
      <w:r w:rsidR="008A532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A</w:t>
      </w:r>
      <w:r w:rsidR="00D322B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8A532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is </w:t>
      </w:r>
      <w:r w:rsidR="00695F9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eliminated </w:t>
      </w:r>
      <w:r w:rsidR="00D322B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each day </w:t>
      </w:r>
      <w:r w:rsidR="00695F9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i</w:t>
      </w:r>
      <w:r w:rsidR="008A532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n the urine</w:t>
      </w:r>
      <w:r w:rsidR="0086387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MYXVyZW50PC9BdXRob3I+PFllYXI+MTk4NzwvWWVhcj48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MYXVyZW50PC9BdXRob3I+PFllYXI+MTk4NzwvWWVhcj48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86387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86387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26]</w:t>
      </w:r>
      <w:r w:rsidR="0086387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62412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, and this is limited to</w:t>
      </w:r>
      <w:r w:rsidR="008A532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low</w:t>
      </w:r>
      <w:r w:rsidR="0045235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er </w:t>
      </w:r>
      <w:r w:rsidR="008A532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molecular mass </w:t>
      </w:r>
      <w:r w:rsidR="0062412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HA </w:t>
      </w:r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(&lt;</w:t>
      </w:r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12</w:t>
      </w:r>
      <w:r w:rsidR="00620BD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000 Da) </w:t>
      </w:r>
      <w:r w:rsidR="00D8101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hat</w:t>
      </w:r>
      <w:r w:rsidR="0045235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8A532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can pass through the </w:t>
      </w:r>
      <w:r w:rsidR="00294F5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g</w:t>
      </w:r>
      <w:r w:rsidR="008A532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lomerular </w:t>
      </w:r>
      <w:r w:rsidR="00D8101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filtration barrier</w:t>
      </w:r>
      <w:r w:rsidR="008A532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.</w:t>
      </w:r>
      <w:r w:rsidR="00294F5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</w:p>
    <w:p w:rsidR="00E65538" w:rsidRPr="00BF125F" w:rsidRDefault="00D8101F" w:rsidP="00BF125F">
      <w:pPr>
        <w:spacing w:after="0" w:line="360" w:lineRule="auto"/>
        <w:ind w:firstLineChars="200" w:firstLine="480"/>
        <w:jc w:val="both"/>
        <w:rPr>
          <w:rFonts w:ascii="Book Antiqua" w:hAnsi="Book Antiqua" w:cs="Times New Roman"/>
          <w:color w:val="000000" w:themeColor="text1"/>
          <w:kern w:val="2"/>
          <w:sz w:val="24"/>
          <w:szCs w:val="24"/>
          <w:lang w:eastAsia="zh-CN"/>
        </w:rPr>
      </w:pP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he i</w:t>
      </w:r>
      <w:r w:rsidR="0062412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nternalization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of HA </w:t>
      </w:r>
      <w:r w:rsidR="00A15A6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is </w:t>
      </w:r>
      <w:r w:rsidR="0062412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essential for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its </w:t>
      </w:r>
      <w:r w:rsidR="0062412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complete </w:t>
      </w:r>
      <w:r w:rsidR="00111D3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breakdown in cells</w:t>
      </w:r>
      <w:r w:rsidR="0062412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, but identi</w:t>
      </w:r>
      <w:r w:rsidR="00E44EF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f</w:t>
      </w:r>
      <w:r w:rsidR="0062412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y</w:t>
      </w:r>
      <w:r w:rsidR="00E44EF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ing</w:t>
      </w:r>
      <w:r w:rsidR="0062412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the receptor</w:t>
      </w:r>
      <w:r w:rsidR="00E44EF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(</w:t>
      </w:r>
      <w:r w:rsidR="0062412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</w:t>
      </w:r>
      <w:r w:rsidR="00E44EF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) </w:t>
      </w:r>
      <w:r w:rsidR="00EF20E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responsible for uptake </w:t>
      </w:r>
      <w:r w:rsidR="0062412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in </w:t>
      </w:r>
      <w:r w:rsidR="00F365F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each </w:t>
      </w:r>
      <w:r w:rsidR="0062412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tissue has been </w:t>
      </w:r>
      <w:r w:rsidR="00F365F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challenging</w:t>
      </w:r>
      <w:r w:rsidR="0062412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.</w:t>
      </w:r>
      <w:r w:rsidR="00B52A5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F365F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Three receptors, </w:t>
      </w:r>
      <w:r w:rsidR="00F365FB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 xml:space="preserve">HA </w:t>
      </w:r>
      <w:r w:rsidR="00A74A64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>r</w:t>
      </w:r>
      <w:r w:rsidR="00F365FB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 xml:space="preserve">eceptor for </w:t>
      </w:r>
      <w:r w:rsidR="00A74A64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>e</w:t>
      </w:r>
      <w:r w:rsidR="00F365FB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 xml:space="preserve">ndocytosis (HARE, also known as stabilin-2), </w:t>
      </w:r>
      <w:r w:rsidR="00A74A64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>c</w:t>
      </w:r>
      <w:r w:rsidR="00F365FB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 xml:space="preserve">luster of </w:t>
      </w:r>
      <w:r w:rsidR="00A74A64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>d</w:t>
      </w:r>
      <w:r w:rsidR="00F365FB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>ifferen</w:t>
      </w:r>
      <w:r w:rsidR="00A74A64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>tiation antigen 44 (CD44), and l</w:t>
      </w:r>
      <w:r w:rsidR="00F365FB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 xml:space="preserve">ymphatic vessel endothelial receptor-1 (LYVE-1), are able to internalize HA for degradation </w:t>
      </w:r>
      <w:r w:rsidR="00F365FB" w:rsidRPr="00BF125F">
        <w:rPr>
          <w:rFonts w:ascii="Book Antiqua" w:eastAsia="MS Gothic" w:hAnsi="Book Antiqua" w:cs="Times New Roman"/>
          <w:i/>
          <w:color w:val="000000" w:themeColor="text1"/>
          <w:kern w:val="2"/>
          <w:sz w:val="24"/>
          <w:szCs w:val="24"/>
          <w:lang w:eastAsia="ja-JP"/>
        </w:rPr>
        <w:t>in vitro</w:t>
      </w:r>
      <w:r w:rsidR="00F365FB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 xml:space="preserve">, but their relevance </w:t>
      </w:r>
      <w:r w:rsidR="00F365FB" w:rsidRPr="00BF125F">
        <w:rPr>
          <w:rFonts w:ascii="Book Antiqua" w:eastAsia="MS Gothic" w:hAnsi="Book Antiqua" w:cs="Times New Roman"/>
          <w:i/>
          <w:color w:val="000000" w:themeColor="text1"/>
          <w:kern w:val="2"/>
          <w:sz w:val="24"/>
          <w:szCs w:val="24"/>
          <w:lang w:eastAsia="ja-JP"/>
        </w:rPr>
        <w:t>in vivo</w:t>
      </w:r>
      <w:r w:rsidR="00F365FB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 xml:space="preserve"> is </w:t>
      </w:r>
      <w:r w:rsidR="00422CCB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 xml:space="preserve">less </w:t>
      </w:r>
      <w:r w:rsidR="00F365FB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 xml:space="preserve">clear. </w:t>
      </w:r>
      <w:r w:rsidR="00DD4CF2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 xml:space="preserve">HARE localizes to endothelial cells of organs that internalize circulating HA including liver, lymph nodes and spleen, as well as to endothelial cells of the oviduct, corneal and lens epithelium, </w:t>
      </w:r>
      <w:proofErr w:type="spellStart"/>
      <w:r w:rsidR="00DD4CF2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>mesenchymal</w:t>
      </w:r>
      <w:proofErr w:type="spellEnd"/>
      <w:r w:rsidR="00DD4CF2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 xml:space="preserve"> cells of the heart valve, ependymal cells of the brain, macrophages, and epithelial cells of the renal papillae</w:t>
      </w:r>
      <w:r w:rsidR="00A43B64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fldChar w:fldCharType="begin">
          <w:fldData xml:space="preserve">PEVuZE5vdGU+PENpdGU+PEF1dGhvcj5GYWxrb3dza2k8L0F1dGhvcj48WWVhcj4yMDAzPC9ZZWFy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</w:fldData>
        </w:fldChar>
      </w:r>
      <w:r w:rsidR="00F312A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instrText xml:space="preserve"> ADDIN EN.CITE </w:instrText>
      </w:r>
      <w:r w:rsidR="00F312A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fldChar w:fldCharType="begin">
          <w:fldData xml:space="preserve">PEVuZE5vdGU+PENpdGU+PEF1dGhvcj5GYWxrb3dza2k8L0F1dGhvcj48WWVhcj4yMDAzPC9ZZWFy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</w:fldData>
        </w:fldChar>
      </w:r>
      <w:r w:rsidR="00F312A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instrText xml:space="preserve"> ADDIN EN.CITE.DATA </w:instrText>
      </w:r>
      <w:r w:rsidR="00F312A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</w:r>
      <w:r w:rsidR="00F312A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fldChar w:fldCharType="end"/>
      </w:r>
      <w:r w:rsidR="00A43B64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</w:r>
      <w:r w:rsidR="00A43B64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fldChar w:fldCharType="separate"/>
      </w:r>
      <w:r w:rsidR="00F312AF" w:rsidRPr="00BF125F">
        <w:rPr>
          <w:rFonts w:ascii="Book Antiqua" w:eastAsia="MS Gothic" w:hAnsi="Book Antiqua" w:cs="Times New Roman"/>
          <w:noProof/>
          <w:color w:val="000000" w:themeColor="text1"/>
          <w:kern w:val="2"/>
          <w:sz w:val="24"/>
          <w:szCs w:val="24"/>
          <w:vertAlign w:val="superscript"/>
          <w:lang w:eastAsia="ja-JP"/>
        </w:rPr>
        <w:t>[27]</w:t>
      </w:r>
      <w:r w:rsidR="00A43B64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fldChar w:fldCharType="end"/>
      </w:r>
      <w:r w:rsidR="00DD4CF2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 xml:space="preserve">. </w:t>
      </w:r>
      <w:r w:rsidR="0075759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 xml:space="preserve">HA uptake </w:t>
      </w:r>
      <w:r w:rsidR="0075759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lastRenderedPageBreak/>
        <w:t xml:space="preserve">via </w:t>
      </w:r>
      <w:proofErr w:type="spellStart"/>
      <w:r w:rsidR="0075759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>clathrin</w:t>
      </w:r>
      <w:proofErr w:type="spellEnd"/>
      <w:r w:rsidR="00716C6A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>-</w:t>
      </w:r>
      <w:r w:rsidR="0075759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>coated pits</w:t>
      </w:r>
      <w:r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 xml:space="preserve"> of </w:t>
      </w:r>
      <w:r w:rsidR="0052731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 xml:space="preserve">liver endothelial </w:t>
      </w:r>
      <w:r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 xml:space="preserve"> cells</w:t>
      </w:r>
      <w:r w:rsidR="0052731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fldChar w:fldCharType="begin"/>
      </w:r>
      <w:r w:rsidR="00F312A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instrText xml:space="preserve"> ADDIN EN.CITE &lt;EndNote&gt;&lt;Cite&gt;&lt;Author&gt;McGary&lt;/Author&gt;&lt;Year&gt;1989&lt;/Year&gt;&lt;RecNum&gt;7234&lt;/RecNum&gt;&lt;DisplayText&gt;&lt;style face="superscript"&gt;[28]&lt;/style&gt;&lt;/DisplayText&gt;&lt;record&gt;&lt;rec-number&gt;7234&lt;/rec-number&gt;&lt;foreign-keys&gt;&lt;key app="EN" db-id="zdfesdx2m00v2je2wzp5xxwrtvdexfve5pe9" timestamp="1411609270"&gt;7234&lt;/key&gt;&lt;/foreign-keys&gt;&lt;ref-type name="Journal Article"&gt;17&lt;/ref-type&gt;&lt;contributors&gt;&lt;authors&gt;&lt;author&gt;McGary, C. T.&lt;/author&gt;&lt;author&gt;Raja, R. H.&lt;/author&gt;&lt;author&gt;Weigel, P. H.&lt;/author&gt;&lt;/authors&gt;&lt;/contributors&gt;&lt;auth-address&gt;Department of Human Biological Chemistry and Genetics, University of Texas Medical Branch, Galveston 77550.&lt;/auth-address&gt;&lt;titles&gt;&lt;title&gt;Endocytosis of hyaluronic acid by rat liver endothelial cells. Evidence for receptor recycling&lt;/title&gt;&lt;secondary-title&gt;Biochem J&lt;/secondary-title&gt;&lt;alt-title&gt;The Biochemical journal&lt;/alt-title&gt;&lt;/titles&gt;&lt;periodical&gt;&lt;full-title&gt;Biochemical Journal&lt;/full-title&gt;&lt;abbr-1&gt;Biochem. J.&lt;/abbr-1&gt;&lt;abbr-2&gt;Biochem J&lt;/abbr-2&gt;&lt;/periodical&gt;&lt;pages&gt;875-84&lt;/pages&gt;&lt;volume&gt;257&lt;/volume&gt;&lt;number&gt;3&lt;/number&gt;&lt;keywords&gt;&lt;keyword&gt;Animals&lt;/keyword&gt;&lt;keyword&gt;Binding Sites&lt;/keyword&gt;&lt;keyword&gt;Cells, Cultured&lt;/keyword&gt;&lt;keyword&gt;*Endocytosis&lt;/keyword&gt;&lt;keyword&gt;Endothelium/metabolism&lt;/keyword&gt;&lt;keyword&gt;Hyaluronic Acid/*metabolism&lt;/keyword&gt;&lt;keyword&gt;Kinetics&lt;/keyword&gt;&lt;keyword&gt;Liver/cytology/*metabolism&lt;/keyword&gt;&lt;keyword&gt;Osmolar Concentration&lt;/keyword&gt;&lt;keyword&gt;Rats&lt;/keyword&gt;&lt;/keywords&gt;&lt;dates&gt;&lt;year&gt;1989&lt;/year&gt;&lt;pub-dates&gt;&lt;date&gt;Feb 1&lt;/date&gt;&lt;/pub-dates&gt;&lt;/dates&gt;&lt;isbn&gt;0264-6021 (Print)&amp;#xD;0264-6021 (Linking)&lt;/isbn&gt;&lt;accession-num&gt;2930491&lt;/accession-num&gt;&lt;urls&gt;&lt;related-urls&gt;&lt;url&gt;http://www.ncbi.nlm.nih.gov/pubmed/2930491&lt;/url&gt;&lt;/related-urls&gt;&lt;/urls&gt;&lt;custom2&gt;1135669&lt;/custom2&gt;&lt;/record&gt;&lt;/Cite&gt;&lt;/EndNote&gt;</w:instrText>
      </w:r>
      <w:r w:rsidR="0052731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fldChar w:fldCharType="separate"/>
      </w:r>
      <w:r w:rsidR="00F312AF" w:rsidRPr="00BF125F">
        <w:rPr>
          <w:rFonts w:ascii="Book Antiqua" w:eastAsia="MS Gothic" w:hAnsi="Book Antiqua" w:cs="Times New Roman"/>
          <w:noProof/>
          <w:color w:val="000000" w:themeColor="text1"/>
          <w:kern w:val="2"/>
          <w:sz w:val="24"/>
          <w:szCs w:val="24"/>
          <w:vertAlign w:val="superscript"/>
          <w:lang w:eastAsia="ja-JP"/>
        </w:rPr>
        <w:t>[28]</w:t>
      </w:r>
      <w:r w:rsidR="0052731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fldChar w:fldCharType="end"/>
      </w:r>
      <w:r w:rsidR="0075759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 xml:space="preserve"> is inhibi</w:t>
      </w:r>
      <w:r w:rsidR="007E2DAE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>ted by a HARE blocking antibody</w:t>
      </w:r>
      <w:r w:rsidR="0075759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fldChar w:fldCharType="begin">
          <w:fldData xml:space="preserve">PEVuZE5vdGU+PENpdGU+PEF1dGhvcj5XZWlnZWw8L0F1dGhvcj48WWVhcj4yMDAzPC9ZZWFyPjxS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</w:fldData>
        </w:fldChar>
      </w:r>
      <w:r w:rsidR="00F312A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instrText xml:space="preserve"> ADDIN EN.CITE </w:instrText>
      </w:r>
      <w:r w:rsidR="00F312A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fldChar w:fldCharType="begin">
          <w:fldData xml:space="preserve">PEVuZE5vdGU+PENpdGU+PEF1dGhvcj5XZWlnZWw8L0F1dGhvcj48WWVhcj4yMDAzPC9ZZWFyPjxS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</w:fldData>
        </w:fldChar>
      </w:r>
      <w:r w:rsidR="00F312A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instrText xml:space="preserve"> ADDIN EN.CITE.DATA </w:instrText>
      </w:r>
      <w:r w:rsidR="00F312A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</w:r>
      <w:r w:rsidR="00F312A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fldChar w:fldCharType="end"/>
      </w:r>
      <w:r w:rsidR="0075759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</w:r>
      <w:r w:rsidR="0075759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fldChar w:fldCharType="separate"/>
      </w:r>
      <w:r w:rsidR="007E2DAE" w:rsidRPr="00BF125F">
        <w:rPr>
          <w:rFonts w:ascii="Book Antiqua" w:eastAsia="MS Gothic" w:hAnsi="Book Antiqua" w:cs="Times New Roman"/>
          <w:noProof/>
          <w:color w:val="000000" w:themeColor="text1"/>
          <w:kern w:val="2"/>
          <w:sz w:val="24"/>
          <w:szCs w:val="24"/>
          <w:vertAlign w:val="superscript"/>
          <w:lang w:eastAsia="ja-JP"/>
        </w:rPr>
        <w:t>[29,</w:t>
      </w:r>
      <w:r w:rsidR="00F312AF" w:rsidRPr="00BF125F">
        <w:rPr>
          <w:rFonts w:ascii="Book Antiqua" w:eastAsia="MS Gothic" w:hAnsi="Book Antiqua" w:cs="Times New Roman"/>
          <w:noProof/>
          <w:color w:val="000000" w:themeColor="text1"/>
          <w:kern w:val="2"/>
          <w:sz w:val="24"/>
          <w:szCs w:val="24"/>
          <w:vertAlign w:val="superscript"/>
          <w:lang w:eastAsia="ja-JP"/>
        </w:rPr>
        <w:t>30]</w:t>
      </w:r>
      <w:r w:rsidR="0075759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fldChar w:fldCharType="end"/>
      </w:r>
      <w:r w:rsidR="0075759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>, and an anti-</w:t>
      </w:r>
      <w:r w:rsidR="005F3524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>cluster of differentiation associated antigen 44 (</w:t>
      </w:r>
      <w:r w:rsidR="0075759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>CD44</w:t>
      </w:r>
      <w:r w:rsidR="005F3524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>)</w:t>
      </w:r>
      <w:r w:rsidR="0075759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 xml:space="preserve"> blocking antibody inhibits both</w:t>
      </w:r>
      <w:r w:rsidR="007E2DAE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 xml:space="preserve"> endocytosis and cleavage of HA</w:t>
      </w:r>
      <w:r w:rsidR="0075759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fldChar w:fldCharType="begin"/>
      </w:r>
      <w:r w:rsidR="008C302B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instrText xml:space="preserve"> ADDIN EN.CITE &lt;EndNote&gt;&lt;Cite&gt;&lt;Author&gt;Culty&lt;/Author&gt;&lt;Year&gt;1992&lt;/Year&gt;&lt;RecNum&gt;1722&lt;/RecNum&gt;&lt;DisplayText&gt;&lt;style face="superscript"&gt;[31]&lt;/style&gt;&lt;/DisplayText&gt;&lt;record&gt;&lt;rec-number&gt;1722&lt;/rec-number&gt;&lt;foreign-keys&gt;&lt;key app="EN" db-id="zdfesdx2m00v2je2wzp5xxwrtvdexfve5pe9" timestamp="0"&gt;1722&lt;/key&gt;&lt;/foreign-keys&gt;&lt;ref-type name="Journal Article"&gt;17&lt;/ref-type&gt;&lt;contributors&gt;&lt;authors&gt;&lt;author&gt;Culty, M.&lt;/author&gt;&lt;author&gt;Nguyen, H. A.&lt;/author&gt;&lt;author&gt;Underhill, C. B.&lt;/author&gt;&lt;/authors&gt;&lt;/contributors&gt;&lt;auth-address&gt;Department of Anatomy and Cell Biology, Georgetown Medical Center, Washington, DC 20007.&lt;/auth-address&gt;&lt;titles&gt;&lt;title&gt;The hyaluronan receptor (CD44) participates in the uptake and degradation of hyaluronan&lt;/title&gt;&lt;secondary-title&gt;J Cell Biol&lt;/secondary-title&gt;&lt;alt-title&gt;The Journal of cell biology&lt;/alt-title&gt;&lt;/titles&gt;&lt;periodical&gt;&lt;full-title&gt;Journal of Cell Biology&lt;/full-title&gt;&lt;abbr-1&gt;J. Cell Biol.&lt;/abbr-1&gt;&lt;abbr-2&gt;J Cell Biol&lt;/abbr-2&gt;&lt;/periodical&gt;&lt;pages&gt;1055-62&lt;/pages&gt;&lt;volume&gt;116&lt;/volume&gt;&lt;number&gt;4&lt;/number&gt;&lt;reprint-edition&gt;In File&lt;/reprint-edition&gt;&lt;keywords&gt;&lt;keyword&gt;Ammonium Chloride/pharmacology&lt;/keyword&gt;&lt;keyword&gt;Animals&lt;/keyword&gt;&lt;keyword&gt;Antibodies, Monoclonal&lt;/keyword&gt;&lt;keyword&gt;Antigens, CD44&lt;/keyword&gt;&lt;keyword&gt;Cell Line, Transformed&lt;/keyword&gt;&lt;keyword&gt;Chloroquine/pharmacology&lt;/keyword&gt;&lt;keyword&gt;Fluorescein&lt;/keyword&gt;&lt;keyword&gt;Fluoresceins&lt;/keyword&gt;&lt;keyword&gt;Hyaluronic Acid/*metabolism&lt;/keyword&gt;&lt;keyword&gt;Hyaluronoglucosaminidase/metabolism&lt;/keyword&gt;&lt;keyword&gt;Lysosomes/enzymology&lt;/keyword&gt;&lt;keyword&gt;Macrophages, Alveolar/*metabolism&lt;/keyword&gt;&lt;keyword&gt;Mice&lt;/keyword&gt;&lt;keyword&gt;Receptors, Cell Surface/immunology/*metabolism&lt;/keyword&gt;&lt;keyword&gt;Receptors, Lymphocyte Homing/*metabolism&lt;/keyword&gt;&lt;/keywords&gt;&lt;dates&gt;&lt;year&gt;1992&lt;/year&gt;&lt;pub-dates&gt;&lt;date&gt;Feb&lt;/date&gt;&lt;/pub-dates&gt;&lt;/dates&gt;&lt;isbn&gt;0021-9525 (Print)&amp;#xD;0021-9525 (Linking)&lt;/isbn&gt;&lt;accession-num&gt;1370836&lt;/accession-num&gt;&lt;label&gt;1805&lt;/label&gt;&lt;urls&gt;&lt;related-urls&gt;&lt;url&gt;http://www.ncbi.nlm.nih.gov/pubmed/1370836&lt;/url&gt;&lt;/related-urls&gt;&lt;/urls&gt;&lt;/record&gt;&lt;/Cite&gt;&lt;/EndNote&gt;</w:instrText>
      </w:r>
      <w:r w:rsidR="0075759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fldChar w:fldCharType="separate"/>
      </w:r>
      <w:r w:rsidR="00F312AF" w:rsidRPr="00BF125F">
        <w:rPr>
          <w:rFonts w:ascii="Book Antiqua" w:eastAsia="MS Gothic" w:hAnsi="Book Antiqua" w:cs="Times New Roman"/>
          <w:noProof/>
          <w:color w:val="000000" w:themeColor="text1"/>
          <w:kern w:val="2"/>
          <w:sz w:val="24"/>
          <w:szCs w:val="24"/>
          <w:vertAlign w:val="superscript"/>
          <w:lang w:eastAsia="ja-JP"/>
        </w:rPr>
        <w:t>[31]</w:t>
      </w:r>
      <w:r w:rsidR="0075759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fldChar w:fldCharType="end"/>
      </w:r>
      <w:r w:rsidR="0075759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 xml:space="preserve">. The LYVE-1 receptor binds and internalizes HA in </w:t>
      </w:r>
      <w:r w:rsidR="00A43B64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>transfected human embryonic kidney cells</w:t>
      </w:r>
      <w:r w:rsidR="0075759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fldChar w:fldCharType="begin">
          <w:fldData xml:space="preserve">PEVuZE5vdGU+PENpdGU+PEF1dGhvcj5QcmV2bzwvQXV0aG9yPjxZZWFyPjIwMDE8L1llYXI+PFJl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</w:fldData>
        </w:fldChar>
      </w:r>
      <w:r w:rsidR="00F312A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instrText xml:space="preserve"> ADDIN EN.CITE </w:instrText>
      </w:r>
      <w:r w:rsidR="00F312A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fldChar w:fldCharType="begin">
          <w:fldData xml:space="preserve">PEVuZE5vdGU+PENpdGU+PEF1dGhvcj5QcmV2bzwvQXV0aG9yPjxZZWFyPjIwMDE8L1llYXI+PFJl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</w:fldData>
        </w:fldChar>
      </w:r>
      <w:r w:rsidR="00F312A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instrText xml:space="preserve"> ADDIN EN.CITE.DATA </w:instrText>
      </w:r>
      <w:r w:rsidR="00F312A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</w:r>
      <w:r w:rsidR="00F312A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fldChar w:fldCharType="end"/>
      </w:r>
      <w:r w:rsidR="0075759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</w:r>
      <w:r w:rsidR="0075759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fldChar w:fldCharType="separate"/>
      </w:r>
      <w:r w:rsidR="00F312AF" w:rsidRPr="00BF125F">
        <w:rPr>
          <w:rFonts w:ascii="Book Antiqua" w:eastAsia="MS Gothic" w:hAnsi="Book Antiqua" w:cs="Times New Roman"/>
          <w:noProof/>
          <w:color w:val="000000" w:themeColor="text1"/>
          <w:kern w:val="2"/>
          <w:sz w:val="24"/>
          <w:szCs w:val="24"/>
          <w:vertAlign w:val="superscript"/>
          <w:lang w:eastAsia="ja-JP"/>
        </w:rPr>
        <w:t>[32]</w:t>
      </w:r>
      <w:r w:rsidR="0075759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fldChar w:fldCharType="end"/>
      </w:r>
      <w:r w:rsidR="00DD4CF2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>; much remains to be learned about its regulation</w:t>
      </w:r>
      <w:r w:rsidR="0075759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fldChar w:fldCharType="begin">
          <w:fldData xml:space="preserve">PEVuZE5vdGU+PENpdGU+PEF1dGhvcj5OaWdodGluZ2FsZTwvQXV0aG9yPjxZZWFyPjIwMDk8L1ll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</w:fldData>
        </w:fldChar>
      </w:r>
      <w:r w:rsidR="00F312A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instrText xml:space="preserve"> ADDIN EN.CITE </w:instrText>
      </w:r>
      <w:r w:rsidR="00F312A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fldChar w:fldCharType="begin">
          <w:fldData xml:space="preserve">PEVuZE5vdGU+PENpdGU+PEF1dGhvcj5OaWdodGluZ2FsZTwvQXV0aG9yPjxZZWFyPjIwMDk8L1ll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</w:fldData>
        </w:fldChar>
      </w:r>
      <w:r w:rsidR="00F312A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instrText xml:space="preserve"> ADDIN EN.CITE.DATA </w:instrText>
      </w:r>
      <w:r w:rsidR="00F312A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</w:r>
      <w:r w:rsidR="00F312A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fldChar w:fldCharType="end"/>
      </w:r>
      <w:r w:rsidR="0075759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</w:r>
      <w:r w:rsidR="0075759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fldChar w:fldCharType="separate"/>
      </w:r>
      <w:r w:rsidR="00F312AF" w:rsidRPr="00BF125F">
        <w:rPr>
          <w:rFonts w:ascii="Book Antiqua" w:eastAsia="MS Gothic" w:hAnsi="Book Antiqua" w:cs="Times New Roman"/>
          <w:noProof/>
          <w:color w:val="000000" w:themeColor="text1"/>
          <w:kern w:val="2"/>
          <w:sz w:val="24"/>
          <w:szCs w:val="24"/>
          <w:vertAlign w:val="superscript"/>
          <w:lang w:eastAsia="ja-JP"/>
        </w:rPr>
        <w:t>[33]</w:t>
      </w:r>
      <w:r w:rsidR="0075759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fldChar w:fldCharType="end"/>
      </w:r>
      <w:r w:rsidR="0075759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 xml:space="preserve">. It seems likely that each of these receptors can internalize HA under specific circumstances, but that HARE </w:t>
      </w:r>
      <w:r w:rsidR="00A15A62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>appears</w:t>
      </w:r>
      <w:r w:rsidR="0075759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 xml:space="preserve"> </w:t>
      </w:r>
      <w:r w:rsidR="00A15A62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 xml:space="preserve">to be </w:t>
      </w:r>
      <w:r w:rsidR="0075759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>most important in</w:t>
      </w:r>
      <w:r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 xml:space="preserve"> the internalization of</w:t>
      </w:r>
      <w:r w:rsidR="0075759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 xml:space="preserve"> circulating HA. </w:t>
      </w:r>
      <w:r w:rsidR="00F365FB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 xml:space="preserve">Only HARE </w:t>
      </w:r>
      <w:r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 xml:space="preserve">knock-out </w:t>
      </w:r>
      <w:r w:rsidR="00F365FB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>mice have elevated circulating HA</w:t>
      </w:r>
      <w:r w:rsidR="00F365FB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fldChar w:fldCharType="begin">
          <w:fldData xml:space="preserve">PEVuZE5vdGU+PENpdGU+PEF1dGhvcj5IaXJvc2U8L0F1dGhvcj48WWVhcj4yMDEyPC9ZZWFyPjxS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</w:fldData>
        </w:fldChar>
      </w:r>
      <w:r w:rsidR="00F312A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instrText xml:space="preserve"> ADDIN EN.CITE </w:instrText>
      </w:r>
      <w:r w:rsidR="00F312A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fldChar w:fldCharType="begin">
          <w:fldData xml:space="preserve">PEVuZE5vdGU+PENpdGU+PEF1dGhvcj5IaXJvc2U8L0F1dGhvcj48WWVhcj4yMDEyPC9ZZWFyPjxS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</w:fldData>
        </w:fldChar>
      </w:r>
      <w:r w:rsidR="00F312A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instrText xml:space="preserve"> ADDIN EN.CITE.DATA </w:instrText>
      </w:r>
      <w:r w:rsidR="00F312A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</w:r>
      <w:r w:rsidR="00F312A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fldChar w:fldCharType="end"/>
      </w:r>
      <w:r w:rsidR="00F365FB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</w:r>
      <w:r w:rsidR="00F365FB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fldChar w:fldCharType="separate"/>
      </w:r>
      <w:r w:rsidR="00F312AF" w:rsidRPr="00BF125F">
        <w:rPr>
          <w:rFonts w:ascii="Book Antiqua" w:eastAsia="MS Gothic" w:hAnsi="Book Antiqua" w:cs="Times New Roman"/>
          <w:noProof/>
          <w:color w:val="000000" w:themeColor="text1"/>
          <w:kern w:val="2"/>
          <w:sz w:val="24"/>
          <w:szCs w:val="24"/>
          <w:vertAlign w:val="superscript"/>
          <w:lang w:eastAsia="ja-JP"/>
        </w:rPr>
        <w:t>[30]</w:t>
      </w:r>
      <w:r w:rsidR="00F365FB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fldChar w:fldCharType="end"/>
      </w:r>
      <w:r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>;</w:t>
      </w:r>
      <w:r w:rsidR="00F365FB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 xml:space="preserve"> </w:t>
      </w:r>
      <w:r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 xml:space="preserve">an </w:t>
      </w:r>
      <w:r w:rsidR="00F365FB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 xml:space="preserve">increased </w:t>
      </w:r>
      <w:r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 xml:space="preserve">concentration of serum </w:t>
      </w:r>
      <w:r w:rsidR="00F365FB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>HA was not found in mice lacking bot</w:t>
      </w:r>
      <w:r w:rsidR="007E2DAE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>h the CD44 and LYVE-1 receptors</w:t>
      </w:r>
      <w:r w:rsidR="00F365FB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fldChar w:fldCharType="begin">
          <w:fldData xml:space="preserve">PEVuZE5vdGU+PENpdGU+PEF1dGhvcj5MdW9uZzwvQXV0aG9yPjxZZWFyPjIwMDk8L1llYXI+PFJl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</w:fldData>
        </w:fldChar>
      </w:r>
      <w:r w:rsidR="00F312A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instrText xml:space="preserve"> ADDIN EN.CITE </w:instrText>
      </w:r>
      <w:r w:rsidR="00F312A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fldChar w:fldCharType="begin">
          <w:fldData xml:space="preserve">PEVuZE5vdGU+PENpdGU+PEF1dGhvcj5MdW9uZzwvQXV0aG9yPjxZZWFyPjIwMDk8L1llYXI+PFJl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</w:fldData>
        </w:fldChar>
      </w:r>
      <w:r w:rsidR="00F312A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instrText xml:space="preserve"> ADDIN EN.CITE.DATA </w:instrText>
      </w:r>
      <w:r w:rsidR="00F312A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</w:r>
      <w:r w:rsidR="00F312A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fldChar w:fldCharType="end"/>
      </w:r>
      <w:r w:rsidR="00F365FB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</w:r>
      <w:r w:rsidR="00F365FB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fldChar w:fldCharType="separate"/>
      </w:r>
      <w:r w:rsidR="00F312AF" w:rsidRPr="00BF125F">
        <w:rPr>
          <w:rFonts w:ascii="Book Antiqua" w:eastAsia="MS Gothic" w:hAnsi="Book Antiqua" w:cs="Times New Roman"/>
          <w:noProof/>
          <w:color w:val="000000" w:themeColor="text1"/>
          <w:kern w:val="2"/>
          <w:sz w:val="24"/>
          <w:szCs w:val="24"/>
          <w:vertAlign w:val="superscript"/>
          <w:lang w:eastAsia="ja-JP"/>
        </w:rPr>
        <w:t>[34]</w:t>
      </w:r>
      <w:r w:rsidR="00F365FB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fldChar w:fldCharType="end"/>
      </w:r>
      <w:r w:rsidR="00F365FB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>. CD44 appears to function primarily in the uptake of HA during pathological</w:t>
      </w:r>
      <w:r w:rsidR="007E2DAE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 xml:space="preserve"> processes such as inflammation</w:t>
      </w:r>
      <w:r w:rsidR="00F365FB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fldChar w:fldCharType="begin"/>
      </w:r>
      <w:r w:rsidR="00F312A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instrText xml:space="preserve"> ADDIN EN.CITE &lt;EndNote&gt;&lt;Cite&gt;&lt;Author&gt;Wang&lt;/Author&gt;&lt;Year&gt;2011&lt;/Year&gt;&lt;RecNum&gt;3119&lt;/RecNum&gt;&lt;DisplayText&gt;&lt;style face="superscript"&gt;[35]&lt;/style&gt;&lt;/DisplayText&gt;&lt;record&gt;&lt;rec-number&gt;3119&lt;/rec-number&gt;&lt;foreign-keys&gt;&lt;key app="EN" db-id="zdfesdx2m00v2je2wzp5xxwrtvdexfve5pe9" timestamp="0"&gt;3119&lt;/key&gt;&lt;/foreign-keys&gt;&lt;ref-type name="Journal Article"&gt;17&lt;/ref-type&gt;&lt;contributors&gt;&lt;authors&gt;&lt;author&gt;Wang, A.&lt;/author&gt;&lt;author&gt;de la Motte, C.&lt;/author&gt;&lt;author&gt;Lauer, M.&lt;/author&gt;&lt;author&gt;Hascall, V.&lt;/author&gt;&lt;/authors&gt;&lt;/contributors&gt;&lt;auth-address&gt;Department of Biomedical Engineering, The Cleveland Clinic, Cleveland, OH 44195, USA. wanga@ccf.org&lt;/auth-address&gt;&lt;titles&gt;&lt;title&gt;Hyaluronan matrices in pathobiological processes&lt;/title&gt;&lt;secondary-title&gt;FEBS J&lt;/secondary-title&gt;&lt;alt-title&gt;The FEBS journal&lt;/alt-title&gt;&lt;/titles&gt;&lt;pages&gt;1412-8&lt;/pages&gt;&lt;volume&gt;278&lt;/volume&gt;&lt;number&gt;9&lt;/number&gt;&lt;reprint-edition&gt;Not in File&lt;/reprint-edition&gt;&lt;keywords&gt;&lt;keyword&gt;Blood Glucose/metabolism&lt;/keyword&gt;&lt;keyword&gt;Cell Adhesion&lt;/keyword&gt;&lt;keyword&gt;Diabetes Mellitus/*metabolism/pathology&lt;/keyword&gt;&lt;keyword&gt;Humans&lt;/keyword&gt;&lt;keyword&gt;Hyaluronic Acid/*metabolism/physiology&lt;/keyword&gt;&lt;keyword&gt;Monocytes/cytology&lt;/keyword&gt;&lt;/keywords&gt;&lt;dates&gt;&lt;year&gt;2011&lt;/year&gt;&lt;pub-dates&gt;&lt;date&gt;May&lt;/date&gt;&lt;/pub-dates&gt;&lt;/dates&gt;&lt;isbn&gt;1742-4658 (Electronic)&amp;#xD;1742-464X (Linking)&lt;/isbn&gt;&lt;accession-num&gt;21362136&lt;/accession-num&gt;&lt;label&gt;3228&lt;/label&gt;&lt;urls&gt;&lt;related-urls&gt;&lt;url&gt;http://www.ncbi.nlm.nih.gov/pubmed/21362136&lt;/url&gt;&lt;/related-urls&gt;&lt;/urls&gt;&lt;electronic-resource-num&gt;10.1111/j.1742-4658.2011.08069.x&lt;/electronic-resource-num&gt;&lt;/record&gt;&lt;/Cite&gt;&lt;/EndNote&gt;</w:instrText>
      </w:r>
      <w:r w:rsidR="00F365FB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fldChar w:fldCharType="separate"/>
      </w:r>
      <w:r w:rsidR="00F312AF" w:rsidRPr="00BF125F">
        <w:rPr>
          <w:rFonts w:ascii="Book Antiqua" w:eastAsia="MS Gothic" w:hAnsi="Book Antiqua" w:cs="Times New Roman"/>
          <w:noProof/>
          <w:color w:val="000000" w:themeColor="text1"/>
          <w:kern w:val="2"/>
          <w:sz w:val="24"/>
          <w:szCs w:val="24"/>
          <w:vertAlign w:val="superscript"/>
          <w:lang w:eastAsia="ja-JP"/>
        </w:rPr>
        <w:t>[35]</w:t>
      </w:r>
      <w:r w:rsidR="00F365FB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fldChar w:fldCharType="end"/>
      </w:r>
      <w:r w:rsidR="00F365FB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>, although it may also have a role in local degradation of HA</w:t>
      </w:r>
      <w:r w:rsidR="00422CCB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 xml:space="preserve"> such as in cartilage</w:t>
      </w:r>
      <w:r w:rsidR="00422CCB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fldChar w:fldCharType="begin">
          <w:fldData xml:space="preserve">PEVuZE5vdGU+PENpdGU+PEF1dGhvcj5IdWE8L0F1dGhvcj48WWVhcj4xOTkzPC9ZZWFyPjxSZWNO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</w:fldData>
        </w:fldChar>
      </w:r>
      <w:r w:rsidR="00F312A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instrText xml:space="preserve"> ADDIN EN.CITE </w:instrText>
      </w:r>
      <w:r w:rsidR="00F312A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fldChar w:fldCharType="begin">
          <w:fldData xml:space="preserve">PEVuZE5vdGU+PENpdGU+PEF1dGhvcj5IdWE8L0F1dGhvcj48WWVhcj4xOTkzPC9ZZWFyPjxSZWNO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</w:fldData>
        </w:fldChar>
      </w:r>
      <w:r w:rsidR="00F312A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instrText xml:space="preserve"> ADDIN EN.CITE.DATA </w:instrText>
      </w:r>
      <w:r w:rsidR="00F312A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</w:r>
      <w:r w:rsidR="00F312A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fldChar w:fldCharType="end"/>
      </w:r>
      <w:r w:rsidR="00422CCB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</w:r>
      <w:r w:rsidR="00422CCB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fldChar w:fldCharType="separate"/>
      </w:r>
      <w:r w:rsidR="00F312AF" w:rsidRPr="00BF125F">
        <w:rPr>
          <w:rFonts w:ascii="Book Antiqua" w:eastAsia="MS Gothic" w:hAnsi="Book Antiqua" w:cs="Times New Roman"/>
          <w:noProof/>
          <w:color w:val="000000" w:themeColor="text1"/>
          <w:kern w:val="2"/>
          <w:sz w:val="24"/>
          <w:szCs w:val="24"/>
          <w:vertAlign w:val="superscript"/>
          <w:lang w:eastAsia="ja-JP"/>
        </w:rPr>
        <w:t>[36]</w:t>
      </w:r>
      <w:r w:rsidR="00422CCB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fldChar w:fldCharType="end"/>
      </w:r>
      <w:r w:rsidR="00F365FB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 xml:space="preserve"> </w:t>
      </w:r>
      <w:r w:rsidR="00701EA9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>or developing</w:t>
      </w:r>
      <w:r w:rsidR="007E2DAE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 xml:space="preserve"> heart</w:t>
      </w:r>
      <w:r w:rsidR="00F365FB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fldChar w:fldCharType="begin">
          <w:fldData xml:space="preserve">PEVuZE5vdGU+PENpdGU+PEF1dGhvcj5XaGVhdGxleTwvQXV0aG9yPjxZZWFyPjE5OTM8L1llYXI+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</w:fldData>
        </w:fldChar>
      </w:r>
      <w:r w:rsidR="00F312A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instrText xml:space="preserve"> ADDIN EN.CITE </w:instrText>
      </w:r>
      <w:r w:rsidR="00F312A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fldChar w:fldCharType="begin">
          <w:fldData xml:space="preserve">PEVuZE5vdGU+PENpdGU+PEF1dGhvcj5XaGVhdGxleTwvQXV0aG9yPjxZZWFyPjE5OTM8L1llYXI+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</w:fldData>
        </w:fldChar>
      </w:r>
      <w:r w:rsidR="00F312A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instrText xml:space="preserve"> ADDIN EN.CITE.DATA </w:instrText>
      </w:r>
      <w:r w:rsidR="00F312A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</w:r>
      <w:r w:rsidR="00F312AF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fldChar w:fldCharType="end"/>
      </w:r>
      <w:r w:rsidR="00F365FB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</w:r>
      <w:r w:rsidR="00F365FB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fldChar w:fldCharType="separate"/>
      </w:r>
      <w:r w:rsidR="00F312AF" w:rsidRPr="00BF125F">
        <w:rPr>
          <w:rFonts w:ascii="Book Antiqua" w:eastAsia="MS Gothic" w:hAnsi="Book Antiqua" w:cs="Times New Roman"/>
          <w:noProof/>
          <w:color w:val="000000" w:themeColor="text1"/>
          <w:kern w:val="2"/>
          <w:sz w:val="24"/>
          <w:szCs w:val="24"/>
          <w:vertAlign w:val="superscript"/>
          <w:lang w:eastAsia="ja-JP"/>
        </w:rPr>
        <w:t>[37]</w:t>
      </w:r>
      <w:r w:rsidR="00F365FB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fldChar w:fldCharType="end"/>
      </w:r>
      <w:r w:rsidR="00F365FB"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 xml:space="preserve">. </w:t>
      </w:r>
    </w:p>
    <w:p w:rsidR="00C052F3" w:rsidRPr="00BF125F" w:rsidRDefault="0073265D" w:rsidP="00BF125F">
      <w:pPr>
        <w:spacing w:after="0" w:line="360" w:lineRule="auto"/>
        <w:ind w:firstLineChars="200" w:firstLine="480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</w:pP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Internalization of HA is likely pr</w:t>
      </w:r>
      <w:r w:rsidR="00701EA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e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c</w:t>
      </w:r>
      <w:r w:rsidR="00701EA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e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ded by </w:t>
      </w:r>
      <w:r w:rsidR="00DD4C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its </w:t>
      </w:r>
      <w:proofErr w:type="spellStart"/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depolymerization</w:t>
      </w:r>
      <w:proofErr w:type="spellEnd"/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This concept was first </w:t>
      </w:r>
      <w:r w:rsidR="00DD4C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proposed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701EA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because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the size of HA </w:t>
      </w:r>
      <w:r w:rsidR="00DD4C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was found to be reduced after transit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hrough lymph node</w:t>
      </w:r>
      <w:r w:rsidR="00DD4C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/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&lt;EndNote&gt;&lt;Cite&gt;&lt;Author&gt;Fraser&lt;/Author&gt;&lt;Year&gt;1988&lt;/Year&gt;&lt;RecNum&gt;3205&lt;/RecNum&gt;&lt;DisplayText&gt;&lt;style face="superscript"&gt;[38]&lt;/style&gt;&lt;/DisplayText&gt;&lt;record&gt;&lt;rec-number&gt;3205&lt;/rec-number&gt;&lt;foreign-keys&gt;&lt;key app="EN" db-id="zdfesdx2m00v2je2wzp5xxwrtvdexfve5pe9" timestamp="0"&gt;3205&lt;/key&gt;&lt;/foreign-keys&gt;&lt;ref-type name="Journal Article"&gt;17&lt;/ref-type&gt;&lt;contributors&gt;&lt;authors&gt;&lt;author&gt;Fraser, J. R.&lt;/author&gt;&lt;author&gt;Kimpton, W. G.&lt;/author&gt;&lt;author&gt;Laurent, T. C.&lt;/author&gt;&lt;author&gt;Cahill, R. N.&lt;/author&gt;&lt;author&gt;Vakakis, N.&lt;/author&gt;&lt;/authors&gt;&lt;/contributors&gt;&lt;auth-address&gt;University of Melbourne Department of Medicine, Royal Melbourne Hospital, Vic., Australia.&lt;/auth-address&gt;&lt;titles&gt;&lt;title&gt;Uptake and degradation of hyaluronan in lymphatic tissue&lt;/title&gt;&lt;secondary-title&gt;Biochem J&lt;/secondary-title&gt;&lt;alt-title&gt;The Biochemical journal&lt;/alt-title&gt;&lt;/titles&gt;&lt;periodical&gt;&lt;full-title&gt;Biochem J&lt;/full-title&gt;&lt;abbr-1&gt;The Biochemical journal&lt;/abbr-1&gt;&lt;/periodical&gt;&lt;alt-periodical&gt;&lt;full-title&gt;Biochem J&lt;/full-title&gt;&lt;abbr-1&gt;The Biochemical journal&lt;/abbr-1&gt;&lt;/alt-periodical&gt;&lt;pages&gt;153-8&lt;/pages&gt;&lt;volume&gt;256&lt;/volume&gt;&lt;number&gt;1&lt;/number&gt;&lt;keywords&gt;&lt;keyword&gt;Adsorption&lt;/keyword&gt;&lt;keyword&gt;Animals&lt;/keyword&gt;&lt;keyword&gt;Chromatography, Gel&lt;/keyword&gt;&lt;keyword&gt;Chromatography, High Pressure Liquid&lt;/keyword&gt;&lt;keyword&gt;Female&lt;/keyword&gt;&lt;keyword&gt;Hyaluronic Acid/*metabolism/pharmacokinetics&lt;/keyword&gt;&lt;keyword&gt;Lymph/metabolism&lt;/keyword&gt;&lt;keyword&gt;Lymph Nodes/metabolism&lt;/keyword&gt;&lt;keyword&gt;Lymphoid Tissue/*metabolism&lt;/keyword&gt;&lt;keyword&gt;Molecular Weight&lt;/keyword&gt;&lt;keyword&gt;Polyvinyls&lt;/keyword&gt;&lt;keyword&gt;Sheep&lt;/keyword&gt;&lt;keyword&gt;Tritium/diagnostic use&lt;/keyword&gt;&lt;/keywords&gt;&lt;dates&gt;&lt;year&gt;1988&lt;/year&gt;&lt;pub-dates&gt;&lt;date&gt;Nov 15&lt;/date&gt;&lt;/pub-dates&gt;&lt;/dates&gt;&lt;isbn&gt;0264-6021 (Print)&amp;#xD;0264-6021 (Linking)&lt;/isbn&gt;&lt;accession-num&gt;3223897&lt;/accession-num&gt;&lt;label&gt;34&lt;/label&gt;&lt;urls&gt;&lt;related-urls&gt;&lt;url&gt;http://www.ncbi.nlm.nih.gov/pubmed/3223897&lt;/url&gt;&lt;/related-urls&gt;&lt;/urls&gt;&lt;custom2&gt;1135381&lt;/custom2&gt;&lt;/record&gt;&lt;/Cite&gt;&lt;/EndNote&gt;</w:instrTex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38]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</w:t>
      </w:r>
      <w:r w:rsidR="00701EA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In cartilage</w:t>
      </w:r>
      <w:r w:rsidR="00411C7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explants</w:t>
      </w:r>
      <w:r w:rsidR="00701EA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, a decrease in the size of steady-state HA compared to newly synthesized HA, also suggested tha</w:t>
      </w:r>
      <w:r w:rsidR="0042560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</w:t>
      </w:r>
      <w:r w:rsidR="00701EA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extracellular </w:t>
      </w:r>
      <w:proofErr w:type="spellStart"/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depolymerization</w:t>
      </w:r>
      <w:proofErr w:type="spellEnd"/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of HA </w:t>
      </w:r>
      <w:r w:rsidR="0042560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w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s an</w:t>
      </w:r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initial step in HA degradation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/>
      </w:r>
      <w:r w:rsidR="00BA5B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&lt;EndNote&gt;&lt;Cite&gt;&lt;Author&gt;Hascall&lt;/Author&gt;&lt;Year&gt;1999&lt;/Year&gt;&lt;RecNum&gt;6669&lt;/RecNum&gt;&lt;DisplayText&gt;&lt;style face="superscript"&gt;[19]&lt;/style&gt;&lt;/DisplayText&gt;&lt;record&gt;&lt;rec-number&gt;6669&lt;/rec-number&gt;&lt;foreign-keys&gt;&lt;key app="EN" db-id="zdfesdx2m00v2je2wzp5xxwrtvdexfve5pe9" timestamp="1410875885"&gt;6669&lt;/key&gt;&lt;/foreign-keys&gt;&lt;ref-type name="Book Section"&gt;5&lt;/ref-type&gt;&lt;contributors&gt;&lt;authors&gt;&lt;author&gt;Hascall,V.&lt;/author&gt;&lt;author&gt;Sandy,J.D.&lt;/author&gt;&lt;author&gt;Handley,C.J.&lt;/author&gt;&lt;/authors&gt;&lt;secondary-authors&gt;&lt;author&gt;Archer,C.W.&lt;/author&gt;&lt;author&gt;Caterson,B.&lt;/author&gt;&lt;/secondary-authors&gt;&lt;/contributors&gt;&lt;titles&gt;&lt;title&gt;Regulation of proteoglycan metabolism in articular cartilage&lt;/title&gt;&lt;secondary-title&gt;Biology of the Synovial Joint&lt;/secondary-title&gt;&lt;/titles&gt;&lt;pages&gt;101-120&lt;/pages&gt;&lt;reprint-edition&gt;Not in File&lt;/reprint-edition&gt;&lt;keywords&gt;&lt;keyword&gt;REGULATION&lt;/keyword&gt;&lt;keyword&gt;PROTEOGLYCAN&lt;/keyword&gt;&lt;keyword&gt;METABOLISM&lt;/keyword&gt;&lt;keyword&gt;CARTILAGE&lt;/keyword&gt;&lt;/keywords&gt;&lt;dates&gt;&lt;year&gt;1999&lt;/year&gt;&lt;pub-dates&gt;&lt;date&gt;1999&lt;/date&gt;&lt;/pub-dates&gt;&lt;/dates&gt;&lt;pub-location&gt;Amsterdam&lt;/pub-location&gt;&lt;publisher&gt;Harwood Academic Publishers&lt;/publisher&gt;&lt;label&gt;3153&lt;/label&gt;&lt;urls&gt;&lt;/urls&gt;&lt;/record&gt;&lt;/Cite&gt;&lt;/EndNote&gt;</w:instrTex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BA5B22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19]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.</w:t>
      </w:r>
      <w:r w:rsidR="0086251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model where</w:t>
      </w:r>
      <w:r w:rsidR="00407D4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by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 cell surface </w:t>
      </w:r>
      <w:proofErr w:type="spellStart"/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yaluronidase</w:t>
      </w:r>
      <w:proofErr w:type="spellEnd"/>
      <w:r w:rsidR="00CA559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, putatively HYAL2 (described below),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initiates the cleavage of HA before receptor-mediated internalization for </w:t>
      </w:r>
      <w:r w:rsidR="00CA559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intracellular degradation</w:t>
      </w:r>
      <w:r w:rsidR="0086251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has been proposed</w:t>
      </w:r>
      <w:r w:rsidR="00CA559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TdGVybjwvQXV0aG9yPjxZZWFyPjIwMDM8L1llYXI+PFJl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==
</w:fldData>
        </w:fldChar>
      </w:r>
      <w:r w:rsidR="008C302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8C302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TdGVybjwvQXV0aG9yPjxZZWFyPjIwMDM8L1llYXI+PFJl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==
</w:fldData>
        </w:fldChar>
      </w:r>
      <w:r w:rsidR="008C302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8C302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8C302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CA559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CA559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39]</w:t>
      </w:r>
      <w:r w:rsidR="00CA559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F365F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. O</w:t>
      </w:r>
      <w:r w:rsidR="00B52A5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ther modes of </w:t>
      </w:r>
      <w:r w:rsidR="00F365F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HA </w:t>
      </w:r>
      <w:proofErr w:type="spellStart"/>
      <w:r w:rsidR="00DF724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depolymerization</w:t>
      </w:r>
      <w:proofErr w:type="spellEnd"/>
      <w:r w:rsidR="00B52A5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, such as </w:t>
      </w:r>
      <w:r w:rsidR="0044545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by </w:t>
      </w:r>
      <w:r w:rsidR="00B52A5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oxygen</w:t>
      </w:r>
      <w:r w:rsidR="0044545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-derived</w:t>
      </w:r>
      <w:r w:rsidR="00B52A5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radicals</w:t>
      </w:r>
      <w:r w:rsidR="0044545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OZzwvQXV0aG9yPjxZZWFyPjE5OTI8L1llYXI+PFJlY051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=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OZzwvQXV0aG9yPjxZZWFyPjE5OTI8L1llYXI+PFJlY051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=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44545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44545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40]</w:t>
      </w:r>
      <w:r w:rsidR="0044545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B52A5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, have also been </w:t>
      </w:r>
      <w:r w:rsidR="00407D4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uggest</w:t>
      </w:r>
      <w:r w:rsidR="00B52A5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ed. </w:t>
      </w:r>
      <w:r w:rsidR="00701EA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he studies in cartilage explants also suggested that HA is internalized and degraded in conjunction with</w:t>
      </w:r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the binding domain of </w:t>
      </w:r>
      <w:proofErr w:type="spellStart"/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ggrecan</w:t>
      </w:r>
      <w:proofErr w:type="spellEnd"/>
      <w:r w:rsidR="00701EA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/>
      </w:r>
      <w:r w:rsidR="00BA5B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&lt;EndNote&gt;&lt;Cite&gt;&lt;Author&gt;Hascall&lt;/Author&gt;&lt;Year&gt;1999&lt;/Year&gt;&lt;RecNum&gt;6669&lt;/RecNum&gt;&lt;DisplayText&gt;&lt;style face="superscript"&gt;[19]&lt;/style&gt;&lt;/DisplayText&gt;&lt;record&gt;&lt;rec-number&gt;6669&lt;/rec-number&gt;&lt;foreign-keys&gt;&lt;key app="EN" db-id="zdfesdx2m00v2je2wzp5xxwrtvdexfve5pe9" timestamp="1410875885"&gt;6669&lt;/key&gt;&lt;/foreign-keys&gt;&lt;ref-type name="Book Section"&gt;5&lt;/ref-type&gt;&lt;contributors&gt;&lt;authors&gt;&lt;author&gt;Hascall,V.&lt;/author&gt;&lt;author&gt;Sandy,J.D.&lt;/author&gt;&lt;author&gt;Handley,C.J.&lt;/author&gt;&lt;/authors&gt;&lt;secondary-authors&gt;&lt;author&gt;Archer,C.W.&lt;/author&gt;&lt;author&gt;Caterson,B.&lt;/author&gt;&lt;/secondary-authors&gt;&lt;/contributors&gt;&lt;titles&gt;&lt;title&gt;Regulation of proteoglycan metabolism in articular cartilage&lt;/title&gt;&lt;secondary-title&gt;Biology of the Synovial Joint&lt;/secondary-title&gt;&lt;/titles&gt;&lt;pages&gt;101-120&lt;/pages&gt;&lt;reprint-edition&gt;Not in File&lt;/reprint-edition&gt;&lt;keywords&gt;&lt;keyword&gt;REGULATION&lt;/keyword&gt;&lt;keyword&gt;PROTEOGLYCAN&lt;/keyword&gt;&lt;keyword&gt;METABOLISM&lt;/keyword&gt;&lt;keyword&gt;CARTILAGE&lt;/keyword&gt;&lt;/keywords&gt;&lt;dates&gt;&lt;year&gt;1999&lt;/year&gt;&lt;pub-dates&gt;&lt;date&gt;1999&lt;/date&gt;&lt;/pub-dates&gt;&lt;/dates&gt;&lt;pub-location&gt;Amsterdam&lt;/pub-location&gt;&lt;publisher&gt;Harwood Academic Publishers&lt;/publisher&gt;&lt;label&gt;3153&lt;/label&gt;&lt;urls&gt;&lt;/urls&gt;&lt;/record&gt;&lt;/Cite&gt;&lt;/EndNote&gt;</w:instrText>
      </w:r>
      <w:r w:rsidR="00701EA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BA5B22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19]</w:t>
      </w:r>
      <w:r w:rsidR="00701EA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411C7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, a finding that has not been explored in the context of current degradation models</w:t>
      </w:r>
      <w:r w:rsidR="00701EA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.</w:t>
      </w:r>
    </w:p>
    <w:p w:rsidR="00C052F3" w:rsidRPr="00BF125F" w:rsidRDefault="00C052F3" w:rsidP="00BF125F">
      <w:pPr>
        <w:spacing w:after="0" w:line="360" w:lineRule="auto"/>
        <w:ind w:firstLineChars="200" w:firstLine="480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  <w:r w:rsidRPr="00BF125F">
        <w:rPr>
          <w:rFonts w:ascii="Book Antiqua" w:eastAsia="MS Gothic" w:hAnsi="Book Antiqua" w:cs="Times New Roman"/>
          <w:color w:val="000000" w:themeColor="text1"/>
          <w:kern w:val="2"/>
          <w:sz w:val="24"/>
          <w:szCs w:val="24"/>
          <w:lang w:eastAsia="ja-JP"/>
        </w:rPr>
        <w:t xml:space="preserve">Among the HA binding proteins that have been identified, the recently described </w:t>
      </w:r>
      <w:r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KIAA1199 is unique because its presence facilitates the degradation of HA</w:t>
      </w:r>
      <w:r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Zb3NoaWRhPC9BdXRob3I+PFllYXI+MjAxMzwvWWVhcj48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</w:fldData>
        </w:fldChar>
      </w:r>
      <w:r w:rsidR="00F312AF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F312AF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Zb3NoaWRhPC9BdXRob3I+PFllYXI+MjAxMzwvWWVhcj48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</w:fldData>
        </w:fldChar>
      </w:r>
      <w:r w:rsidR="00F312AF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F312AF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F312AF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F312AF" w:rsidRPr="00BF125F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41]</w:t>
      </w:r>
      <w:r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.  Unlike CD44 which is concentrated in </w:t>
      </w:r>
      <w:proofErr w:type="spellStart"/>
      <w:r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calveolin</w:t>
      </w:r>
      <w:proofErr w:type="spellEnd"/>
      <w:r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-rich lipid rafts, KIAA1199 appears to engage HA via a </w:t>
      </w:r>
      <w:proofErr w:type="spellStart"/>
      <w:r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clathrin</w:t>
      </w:r>
      <w:proofErr w:type="spellEnd"/>
      <w:r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-coated pit pathway</w:t>
      </w:r>
      <w:r w:rsidR="007E1AF6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</w:t>
      </w:r>
      <w:r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Zb3NoaWRhPC9BdXRob3I+PFllYXI+MjAxMzwvWWVhcj48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</w:fldData>
        </w:fldChar>
      </w:r>
      <w:r w:rsidR="00F312AF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F312AF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Zb3NoaWRhPC9BdXRob3I+PFllYXI+MjAxMzwvWWVhcj48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</w:fldData>
        </w:fldChar>
      </w:r>
      <w:r w:rsidR="00F312AF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F312AF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F312AF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F312AF" w:rsidRPr="00BF125F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41]</w:t>
      </w:r>
      <w:r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.  KIAA1199 facilitates the degradation of HA in some tissues, although it does not have homology to </w:t>
      </w:r>
      <w:r w:rsidR="00716C6A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the</w:t>
      </w:r>
      <w:r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active sites </w:t>
      </w:r>
      <w:r w:rsidR="00716C6A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of mammalian </w:t>
      </w:r>
      <w:proofErr w:type="spellStart"/>
      <w:r w:rsidR="00716C6A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hyaluronidases</w:t>
      </w:r>
      <w:proofErr w:type="spellEnd"/>
      <w:r w:rsidR="00716C6A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</w:t>
      </w:r>
      <w:r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and it is unclear how it directly or indirectly depolymerizes HA. </w:t>
      </w:r>
      <w:r w:rsidR="00716C6A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V</w:t>
      </w:r>
      <w:r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ariants of KIAA1199 that are associated with reduced </w:t>
      </w:r>
      <w:r w:rsidRPr="00BF125F">
        <w:rPr>
          <w:rFonts w:ascii="Book Antiqua" w:eastAsia="Times New Roman" w:hAnsi="Book Antiqua" w:cs="Times New Roman"/>
          <w:i/>
          <w:color w:val="000000" w:themeColor="text1"/>
          <w:sz w:val="24"/>
          <w:szCs w:val="24"/>
        </w:rPr>
        <w:t>in vitro</w:t>
      </w:r>
      <w:r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HA </w:t>
      </w:r>
      <w:proofErr w:type="spellStart"/>
      <w:r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degradative</w:t>
      </w:r>
      <w:proofErr w:type="spellEnd"/>
      <w:r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activity </w:t>
      </w:r>
      <w:r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lastRenderedPageBreak/>
        <w:t>are described that have been found in several persons wit</w:t>
      </w:r>
      <w:r w:rsidR="007E2DAE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h non-</w:t>
      </w:r>
      <w:proofErr w:type="spellStart"/>
      <w:r w:rsidR="007E2DAE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syndromic</w:t>
      </w:r>
      <w:proofErr w:type="spellEnd"/>
      <w:r w:rsidR="007E2DAE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hearing deficit</w:t>
      </w:r>
      <w:r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Zb3NoaWRhPC9BdXRob3I+PFllYXI+MjAxMzwvWWVhcj48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</w:fldData>
        </w:fldChar>
      </w:r>
      <w:r w:rsidR="00F312AF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F312AF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Zb3NoaWRhPC9BdXRob3I+PFllYXI+MjAxMzwvWWVhcj48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</w:fldData>
        </w:fldChar>
      </w:r>
      <w:r w:rsidR="00F312AF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F312AF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F312AF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7E2DAE" w:rsidRPr="00BF125F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41,</w:t>
      </w:r>
      <w:r w:rsidR="00F312AF" w:rsidRPr="00BF125F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42]</w:t>
      </w:r>
      <w:r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.  The mouse </w:t>
      </w:r>
      <w:proofErr w:type="spellStart"/>
      <w:r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orthologue</w:t>
      </w:r>
      <w:proofErr w:type="spellEnd"/>
      <w:r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of KIAA1199 a</w:t>
      </w:r>
      <w:r w:rsidR="007E2DAE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lso has HA </w:t>
      </w:r>
      <w:proofErr w:type="spellStart"/>
      <w:r w:rsidR="007E2DAE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degradative</w:t>
      </w:r>
      <w:proofErr w:type="spellEnd"/>
      <w:r w:rsidR="007E2DAE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activity</w:t>
      </w:r>
      <w:r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/>
      </w:r>
      <w:r w:rsidR="00F312AF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Yoshida&lt;/Author&gt;&lt;Year&gt;2013&lt;/Year&gt;&lt;RecNum&gt;7026&lt;/RecNum&gt;&lt;DisplayText&gt;&lt;style face="superscript"&gt;[43]&lt;/style&gt;&lt;/DisplayText&gt;&lt;record&gt;&lt;rec-number&gt;7026&lt;/rec-number&gt;&lt;foreign-keys&gt;&lt;key app="EN" db-id="zdfesdx2m00v2je2wzp5xxwrtvdexfve5pe9" timestamp="1410875918"&gt;7026&lt;/key&gt;&lt;/foreign-keys&gt;&lt;ref-type name="Journal Article"&gt;17&lt;/ref-type&gt;&lt;contributors&gt;&lt;authors&gt;&lt;author&gt;Yoshida, H.&lt;/author&gt;&lt;author&gt;Nagaoka, A.&lt;/author&gt;&lt;author&gt;Nakamura, S.&lt;/author&gt;&lt;author&gt;Sugiyama, Y.&lt;/author&gt;&lt;author&gt;Okada, Y.&lt;/author&gt;&lt;author&gt;Inoue, S.&lt;/author&gt;&lt;/authors&gt;&lt;/contributors&gt;&lt;auth-address&gt;Innovative Beauty Science Laboratory, Kanebo Cosmetics Inc., 3-28, 5-chome, Kotobuki-cho, Odawara-shi, Kanagawa 250-0002, Japan.&lt;/auth-address&gt;&lt;titles&gt;&lt;title&gt;Murine homologue of the human KIAA1199 is implicated in hyaluronan binding and depolymerization&lt;/title&gt;&lt;secondary-title&gt;FEBS Open Bio&lt;/secondary-title&gt;&lt;alt-title&gt;FEBS open bio&lt;/alt-title&gt;&lt;/titles&gt;&lt;pages&gt;352-6&lt;/pages&gt;&lt;volume&gt;3&lt;/volume&gt;&lt;dates&gt;&lt;year&gt;2013&lt;/year&gt;&lt;/dates&gt;&lt;isbn&gt;2211-5463 (Electronic)&amp;#xD;2211-5463 (Linking)&lt;/isbn&gt;&lt;accession-num&gt;24251095&lt;/accession-num&gt;&lt;label&gt;3337&lt;/label&gt;&lt;urls&gt;&lt;related-urls&gt;&lt;url&gt;http://www.ncbi.nlm.nih.gov/pubmed/24251095&lt;/url&gt;&lt;/related-urls&gt;&lt;/urls&gt;&lt;custom2&gt;3821019&lt;/custom2&gt;&lt;electronic-resource-num&gt;10.1016/j.fob.2013.08.003&lt;/electronic-resource-num&gt;&lt;/record&gt;&lt;/Cite&gt;&lt;/EndNote&gt;</w:instrText>
      </w:r>
      <w:r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F312AF" w:rsidRPr="00BF125F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43]</w:t>
      </w:r>
      <w:r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. While the mode of action toward HA and the physiological role of KIAA1199 are not yet known, it has been proposed that KIAA1199 has a key role in HA catabolism</w:t>
      </w:r>
      <w:r w:rsidR="007E2DAE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in dermis and, possibly, brain</w:t>
      </w:r>
      <w:r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Zb3NoaWRhPC9BdXRob3I+PFllYXI+MjAxMzwvWWVhcj48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</w:fldData>
        </w:fldChar>
      </w:r>
      <w:r w:rsidR="00F312AF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F312AF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Zb3NoaWRhPC9BdXRob3I+PFllYXI+MjAxMzwvWWVhcj48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</w:fldData>
        </w:fldChar>
      </w:r>
      <w:r w:rsidR="00F312AF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F312AF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F312AF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F312AF" w:rsidRPr="00BF125F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41]</w:t>
      </w:r>
      <w:r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.   </w:t>
      </w:r>
    </w:p>
    <w:p w:rsidR="0010630B" w:rsidRPr="00BF125F" w:rsidRDefault="002D0401" w:rsidP="00BF125F">
      <w:pPr>
        <w:spacing w:after="0" w:line="360" w:lineRule="auto"/>
        <w:ind w:firstLineChars="200" w:firstLine="480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pP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h</w:t>
      </w:r>
      <w:r w:rsidR="0010630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e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B577C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rapid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rate of </w:t>
      </w:r>
      <w:r w:rsidR="00C40BA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HA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turnover </w:t>
      </w:r>
      <w:r w:rsidR="00AE296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in many tissues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requires high rate</w:t>
      </w:r>
      <w:r w:rsidR="000B22B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of </w:t>
      </w:r>
      <w:r w:rsidR="000B22B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both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ynthesis and degradation</w:t>
      </w:r>
      <w:r w:rsidR="00C40BA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</w:t>
      </w:r>
      <w:r w:rsidR="00411C7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Taken together with </w:t>
      </w:r>
      <w:r w:rsidR="00C40BA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he important functional roles of HA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, one might expect that defects in either </w:t>
      </w:r>
      <w:r w:rsidR="00411C7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A</w:t>
      </w:r>
      <w:r w:rsidR="000B22B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C40BA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synthesis or degradation </w:t>
      </w:r>
      <w:r w:rsidR="0042560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c</w:t>
      </w:r>
      <w:r w:rsidR="00C40BA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ould </w:t>
      </w:r>
      <w:r w:rsidR="00411C7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cause</w:t>
      </w:r>
      <w:r w:rsidR="00C40BA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AE296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clinical phenotypes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.</w:t>
      </w:r>
      <w:r w:rsidR="00C40BA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However, for these same reasons, </w:t>
      </w:r>
      <w:r w:rsidR="00B577C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it has been speculated that </w:t>
      </w:r>
      <w:r w:rsidR="00C40BA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defects in HA metabolism</w:t>
      </w:r>
      <w:r w:rsidR="00B577C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may be</w:t>
      </w:r>
      <w:r w:rsidR="00C40BA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letha</w:t>
      </w:r>
      <w:r w:rsidR="00B577C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l</w:t>
      </w:r>
      <w:r w:rsidR="00C40BA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</w:t>
      </w:r>
      <w:r w:rsidR="00AE296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</w:t>
      </w:r>
      <w:r w:rsidR="00D828B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o date, only </w:t>
      </w:r>
      <w:r w:rsidR="0042560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wo</w:t>
      </w:r>
      <w:r w:rsidR="00D828B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407D4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genetic </w:t>
      </w:r>
      <w:r w:rsidR="00D828B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disorder</w:t>
      </w:r>
      <w:r w:rsidR="0042560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</w:t>
      </w:r>
      <w:r w:rsidR="00D828B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of HA metabolism ha</w:t>
      </w:r>
      <w:r w:rsidR="0042560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ve</w:t>
      </w:r>
      <w:r w:rsidR="00D828B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been described</w:t>
      </w:r>
      <w:r w:rsidR="0042560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in humans</w:t>
      </w:r>
      <w:r w:rsidR="00D828B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nd studies in the mouse provide </w:t>
      </w:r>
      <w:r w:rsidR="00B577C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evidence to </w:t>
      </w:r>
      <w:r w:rsidR="00D828B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support the </w:t>
      </w:r>
      <w:r w:rsidR="0042560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earlier</w:t>
      </w:r>
      <w:r w:rsidR="00D828B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contentions that </w:t>
      </w:r>
      <w:r w:rsidR="00224DD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complete </w:t>
      </w:r>
      <w:r w:rsidR="00D828B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deficiencies in </w:t>
      </w:r>
      <w:r w:rsidR="000D7AD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at least some </w:t>
      </w:r>
      <w:r w:rsidR="00D828B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A metabol</w:t>
      </w:r>
      <w:r w:rsidR="0042560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izing</w:t>
      </w:r>
      <w:r w:rsidR="00B577C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enzymes</w:t>
      </w:r>
      <w:r w:rsidR="00D828B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may be lethal</w:t>
      </w:r>
      <w:r w:rsidR="00AE296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during embryonic or fetal development</w:t>
      </w:r>
      <w:r w:rsidR="00D828B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.</w:t>
      </w:r>
      <w:r w:rsidR="00C40BA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  </w:t>
      </w:r>
    </w:p>
    <w:p w:rsidR="002D353C" w:rsidRPr="00BF125F" w:rsidRDefault="002D353C" w:rsidP="00BF125F">
      <w:pPr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</w:pPr>
    </w:p>
    <w:p w:rsidR="00205502" w:rsidRPr="00BF125F" w:rsidRDefault="00D75F89" w:rsidP="00BF125F">
      <w:pPr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</w:pPr>
      <w:r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>HA</w:t>
      </w:r>
      <w:r w:rsidR="00B52A59"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 xml:space="preserve"> </w:t>
      </w:r>
      <w:r w:rsidR="00C052F3"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>SYNTHESIS</w:t>
      </w:r>
      <w:r w:rsidR="00884867"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 xml:space="preserve"> </w:t>
      </w:r>
    </w:p>
    <w:p w:rsidR="002D353C" w:rsidRPr="00BF125F" w:rsidRDefault="00E43942" w:rsidP="00BF125F">
      <w:pPr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pP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HA synthesis at the </w:t>
      </w:r>
      <w:r w:rsidR="005C59B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inner </w:t>
      </w:r>
      <w:r w:rsidR="00D0068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spect</w:t>
      </w:r>
      <w:r w:rsidR="0052731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5C59B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of the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plasma membrane</w:t>
      </w:r>
      <w:r w:rsidR="0076766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takes place through the sequential transfer of </w:t>
      </w:r>
      <w:proofErr w:type="spellStart"/>
      <w:r w:rsidR="00930E0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uridine</w:t>
      </w:r>
      <w:proofErr w:type="spellEnd"/>
      <w:r w:rsidR="00930E0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="00930E0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diphosphate</w:t>
      </w:r>
      <w:proofErr w:type="spellEnd"/>
      <w:r w:rsidR="00930E0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(</w:t>
      </w:r>
      <w:r w:rsidR="005416E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UDP</w:t>
      </w:r>
      <w:r w:rsidR="00930E0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)</w:t>
      </w:r>
      <w:r w:rsidR="005416E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-</w:t>
      </w:r>
      <w:proofErr w:type="spellStart"/>
      <w:r w:rsidR="00EE0BF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GlcA</w:t>
      </w:r>
      <w:proofErr w:type="spellEnd"/>
      <w:r w:rsidR="00EE0BF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nd UDP-</w:t>
      </w:r>
      <w:proofErr w:type="spellStart"/>
      <w:r w:rsidR="00EE0BF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GlcNAc</w:t>
      </w:r>
      <w:proofErr w:type="spellEnd"/>
      <w:r w:rsidR="00EE0BF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5416E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to the reducing terminus of the </w:t>
      </w:r>
      <w:r w:rsidR="0076766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growing </w:t>
      </w:r>
      <w:r w:rsidR="00D0068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polysaccharide</w:t>
      </w:r>
      <w:r w:rsidR="005416E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chain</w:t>
      </w:r>
      <w:r w:rsidR="00562B8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/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&lt;EndNote&gt;&lt;Cite&gt;&lt;Author&gt;Weigel&lt;/Author&gt;&lt;Year&gt;2007&lt;/Year&gt;&lt;RecNum&gt;3637&lt;/RecNum&gt;&lt;DisplayText&gt;&lt;style face="superscript"&gt;[44]&lt;/style&gt;&lt;/DisplayText&gt;&lt;record&gt;&lt;rec-number&gt;3637&lt;/rec-number&gt;&lt;foreign-keys&gt;&lt;key app="EN" db-id="zdfesdx2m00v2je2wzp5xxwrtvdexfve5pe9" timestamp="1410723894"&gt;3637&lt;/key&gt;&lt;/foreign-keys&gt;&lt;ref-type name="Journal Article"&gt;17&lt;/ref-type&gt;&lt;contributors&gt;&lt;authors&gt;&lt;author&gt;Weigel, P. H.&lt;/author&gt;&lt;author&gt;DeAngelis, P. L.&lt;/author&gt;&lt;/authors&gt;&lt;/contributors&gt;&lt;auth-address&gt;Department of Biochemistry and Molecular Biology and the Oklahoma Center for Medical Glycobiology, University of Oklahoma Health Sciences Center, Oklahoma City, Oklahoma 73104, USA. paul-weigel@ouhsc.edu&lt;/auth-address&gt;&lt;titles&gt;&lt;title&gt;Hyaluronan synthases: a decade-plus of novel glycosyltransferases&lt;/title&gt;&lt;secondary-title&gt;J Biol Chem&lt;/secondary-title&gt;&lt;alt-title&gt;The Journal of biological chemistry&lt;/alt-title&gt;&lt;/titles&gt;&lt;periodical&gt;&lt;full-title&gt;Journal of Biological Chemistry&lt;/full-title&gt;&lt;abbr-1&gt;J. Biol. Chem.&lt;/abbr-1&gt;&lt;abbr-2&gt;J Biol Chem&lt;/abbr-2&gt;&lt;/periodical&gt;&lt;pages&gt;36777-81&lt;/pages&gt;&lt;volume&gt;282&lt;/volume&gt;&lt;number&gt;51&lt;/number&gt;&lt;keywords&gt;&lt;keyword&gt;Animals&lt;/keyword&gt;&lt;keyword&gt;Carbohydrate Conformation&lt;/keyword&gt;&lt;keyword&gt;Cell Membrane/enzymology&lt;/keyword&gt;&lt;keyword&gt;Glucuronosyltransferase/*classification/*genetics/*metabolism&lt;/keyword&gt;&lt;keyword&gt;Humans&lt;/keyword&gt;&lt;keyword&gt;Hyaluronic Acid/*biosynthesis&lt;/keyword&gt;&lt;keyword&gt;Membrane Lipids/metabolism&lt;/keyword&gt;&lt;/keywords&gt;&lt;dates&gt;&lt;year&gt;2007&lt;/year&gt;&lt;pub-dates&gt;&lt;date&gt;Dec 21&lt;/date&gt;&lt;/pub-dates&gt;&lt;/dates&gt;&lt;isbn&gt;0021-9258 (Print)&amp;#xD;0021-9258 (Linking)&lt;/isbn&gt;&lt;accession-num&gt;17981795&lt;/accession-num&gt;&lt;urls&gt;&lt;related-urls&gt;&lt;url&gt;http://www.ncbi.nlm.nih.gov/pubmed/17981795&lt;/url&gt;&lt;/related-urls&gt;&lt;/urls&gt;&lt;electronic-resource-num&gt;10.1074/jbc.R700036200&lt;/electronic-resource-num&gt;&lt;/record&gt;&lt;/Cite&gt;&lt;/EndNote&gt;</w:instrText>
      </w:r>
      <w:r w:rsidR="00562B8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44]</w:t>
      </w:r>
      <w:r w:rsidR="00562B8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457BC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(Figure 1)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</w:t>
      </w:r>
      <w:r w:rsidR="005416E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The first mammalian </w:t>
      </w:r>
      <w:r w:rsidR="002D353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A synthase</w:t>
      </w:r>
      <w:r w:rsidR="00D0068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to be identified</w:t>
      </w:r>
      <w:r w:rsidR="005416E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, HAS1, was identified </w:t>
      </w:r>
      <w:r w:rsidR="00EE0BF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from </w:t>
      </w:r>
      <w:proofErr w:type="spellStart"/>
      <w:r w:rsidR="00EE0BF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cDNA</w:t>
      </w:r>
      <w:proofErr w:type="spellEnd"/>
      <w:r w:rsidR="00EE0BF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5416E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libraries by functional expression</w:t>
      </w:r>
      <w:r w:rsidR="00EE0BF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; </w:t>
      </w:r>
      <w:r w:rsidR="00E272C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AS2</w:t>
      </w:r>
      <w:r w:rsidR="00732CC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nd HAS3</w:t>
      </w:r>
      <w:r w:rsidR="00E272C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732CC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were</w:t>
      </w:r>
      <w:r w:rsidR="00E272C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identified </w:t>
      </w:r>
      <w:r w:rsidR="00EE0BF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soon after </w:t>
      </w:r>
      <w:r w:rsidR="00E272C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by </w:t>
      </w:r>
      <w:r w:rsidR="0009004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homology-based </w:t>
      </w:r>
      <w:r w:rsidR="00E272C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cloning</w:t>
      </w:r>
      <w:r w:rsidR="0009004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/>
      </w:r>
      <w:r w:rsidR="00BC21A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&lt;EndNote&gt;&lt;Cite&gt;&lt;Author&gt;Itano&lt;/Author&gt;&lt;Year&gt;2002&lt;/Year&gt;&lt;RecNum&gt;7105&lt;/RecNum&gt;&lt;DisplayText&gt;&lt;style face="superscript"&gt;[2]&lt;/style&gt;&lt;/DisplayText&gt;&lt;record&gt;&lt;rec-number&gt;7105&lt;/rec-number&gt;&lt;foreign-keys&gt;&lt;key app="EN" db-id="zdfesdx2m00v2je2wzp5xxwrtvdexfve5pe9" timestamp="1410875925"&gt;7105&lt;/key&gt;&lt;/foreign-keys&gt;&lt;ref-type name="Journal Article"&gt;17&lt;/ref-type&gt;&lt;contributors&gt;&lt;authors&gt;&lt;author&gt;Itano, N.&lt;/author&gt;&lt;author&gt;Kimata, K.&lt;/author&gt;&lt;/authors&gt;&lt;/contributors&gt;&lt;auth-address&gt;Institute for Molecular Science of Medicine, Aichi Medical University, Nagakute, Aichi 480-1195, Japan. itano@amugw.aichi-med-u.ac.jp&lt;/auth-address&gt;&lt;titles&gt;&lt;title&gt;Mammalian hyaluronan synthases&lt;/title&gt;&lt;secondary-title&gt;IUBMB Life&lt;/secondary-title&gt;&lt;alt-title&gt;IUBMB life&lt;/alt-title&gt;&lt;/titles&gt;&lt;pages&gt;195-9&lt;/pages&gt;&lt;volume&gt;54&lt;/volume&gt;&lt;number&gt;4&lt;/number&gt;&lt;keywords&gt;&lt;keyword&gt;Animals&lt;/keyword&gt;&lt;keyword&gt;Glucuronosyltransferase/genetics&lt;/keyword&gt;&lt;keyword&gt;*Glycosyltransferases&lt;/keyword&gt;&lt;keyword&gt;Hyaluronic Acid/*biosynthesis&lt;/keyword&gt;&lt;keyword&gt;Isoenzymes/genetics&lt;/keyword&gt;&lt;keyword&gt;*Membrane Proteins&lt;/keyword&gt;&lt;keyword&gt;*Transferases&lt;/keyword&gt;&lt;keyword&gt;*Xenopus Proteins&lt;/keyword&gt;&lt;/keywords&gt;&lt;dates&gt;&lt;year&gt;2002&lt;/year&gt;&lt;pub-dates&gt;&lt;date&gt;Oct&lt;/date&gt;&lt;/pub-dates&gt;&lt;/dates&gt;&lt;isbn&gt;1521-6543 (Print)&amp;#xD;1521-6543 (Linking)&lt;/isbn&gt;&lt;accession-num&gt;12512858&lt;/accession-num&gt;&lt;urls&gt;&lt;related-urls&gt;&lt;url&gt;http://www.ncbi.nlm.nih.gov/pubmed/12512858&lt;/url&gt;&lt;/related-urls&gt;&lt;/urls&gt;&lt;electronic-resource-num&gt;10.1080/15216540214929&lt;/electronic-resource-num&gt;&lt;/record&gt;&lt;/Cite&gt;&lt;/EndNote&gt;</w:instrText>
      </w:r>
      <w:r w:rsidR="0009004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BC21AA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2]</w:t>
      </w:r>
      <w:r w:rsidR="0009004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732CC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Genes encoding these three enzymes, HAS1, HAS2, and HAS3, </w:t>
      </w:r>
      <w:r w:rsidR="00087D6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were</w:t>
      </w:r>
      <w:r w:rsidR="00732CC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mapped to</w:t>
      </w:r>
      <w:r w:rsidR="00087D6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human </w:t>
      </w:r>
      <w:r w:rsidR="002D353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chromosomes </w:t>
      </w:r>
      <w:r w:rsidR="005C59B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19q13.3, 8q24.12, and 16q22.1</w:t>
      </w:r>
      <w:r w:rsidR="00D0068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,</w:t>
      </w:r>
      <w:r w:rsidR="005C59B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087D6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respectively</w:t>
      </w:r>
      <w:r w:rsidR="00732CC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TcGljZXI8L0F1dGhvcj48WWVhcj4xOTk3PC9ZZWFyPjxS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TcGljZXI8L0F1dGhvcj48WWVhcj4xOTk3PC9ZZWFyPjxS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732CC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732CC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45]</w:t>
      </w:r>
      <w:r w:rsidR="00732CC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2D353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</w:t>
      </w:r>
      <w:r w:rsidR="00A4127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All of these enzymes </w:t>
      </w:r>
      <w:r w:rsidR="00EE0BF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are capable of </w:t>
      </w:r>
      <w:r w:rsidR="00A4127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A</w:t>
      </w:r>
      <w:r w:rsidR="00EE0BF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synthesis</w:t>
      </w:r>
      <w:r w:rsidR="00C9356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,</w:t>
      </w:r>
      <w:r w:rsidR="00A4127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but of different avera</w:t>
      </w:r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ge sizes and at different rates</w:t>
      </w:r>
      <w:r w:rsidR="00A4127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JdGFubzwvQXV0aG9yPjxZZWFyPjE5OTk8L1llYXI+PFJl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=
</w:fldData>
        </w:fldChar>
      </w:r>
      <w:r w:rsidR="008C302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8C302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JdGFubzwvQXV0aG9yPjxZZWFyPjE5OTk8L1llYXI+PFJl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=
</w:fldData>
        </w:fldChar>
      </w:r>
      <w:r w:rsidR="008C302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8C302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8C302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A4127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A4127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7E2DAE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46,</w:t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47]</w:t>
      </w:r>
      <w:r w:rsidR="00A4127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A4127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.</w:t>
      </w:r>
      <w:r w:rsidR="00573AD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9A21A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he three HAS enzymes are e</w:t>
      </w:r>
      <w:r w:rsidR="00573AD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xpressed</w:t>
      </w:r>
      <w:r w:rsidR="003537E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in both embryonic and adult tissues; HAS2 is most broadly expressed during development, while HAS3 appears to be most broadly expressed in adult tissues</w:t>
      </w:r>
      <w:r w:rsidR="00573AD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Ub3Jyb25lbjwvQXV0aG9yPjxZZWFyPjIwMTQ8L1llYXI+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==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Ub3Jyb25lbjwvQXV0aG9yPjxZZWFyPjIwMTQ8L1llYXI+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==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573AD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573AD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7E2DAE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48,</w:t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49]</w:t>
      </w:r>
      <w:r w:rsidR="00573AD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573AD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</w:t>
      </w:r>
      <w:r w:rsidR="00A4127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The </w:t>
      </w:r>
      <w:r w:rsidR="008F7B5F"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in vivo</w:t>
      </w:r>
      <w:r w:rsidR="008F7B5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functions</w:t>
      </w:r>
      <w:r w:rsidR="00A4127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of the</w:t>
      </w:r>
      <w:r w:rsidR="00732CC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individual</w:t>
      </w:r>
      <w:r w:rsidR="00A4127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enzymes </w:t>
      </w:r>
      <w:r w:rsidR="008F7B5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re becoming clearer</w:t>
      </w:r>
      <w:r w:rsidR="00A4127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through the characterization of mouse </w:t>
      </w:r>
      <w:r w:rsidR="002D353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knockouts</w:t>
      </w:r>
      <w:r w:rsidR="00D0068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of these genes</w:t>
      </w:r>
      <w:r w:rsidR="00732CC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.</w:t>
      </w:r>
    </w:p>
    <w:p w:rsidR="00586E5D" w:rsidRPr="00BF125F" w:rsidRDefault="00586E5D" w:rsidP="00BF125F">
      <w:pPr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pPr>
    </w:p>
    <w:p w:rsidR="00B52A59" w:rsidRPr="00BF125F" w:rsidRDefault="00B52A59" w:rsidP="00BF125F">
      <w:pPr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</w:pPr>
      <w:r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>D</w:t>
      </w:r>
      <w:r w:rsidR="00C4328F"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>EFICIENCIES IN</w:t>
      </w:r>
      <w:r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 xml:space="preserve"> HA S</w:t>
      </w:r>
      <w:r w:rsidR="00C4328F"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>YNTHESIS</w:t>
      </w:r>
    </w:p>
    <w:p w:rsidR="00586E5D" w:rsidRPr="00BF125F" w:rsidRDefault="00586E5D" w:rsidP="00BF125F">
      <w:pPr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pP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lastRenderedPageBreak/>
        <w:t>HAS1 is the least active of the synthases</w:t>
      </w:r>
      <w:r w:rsidR="00F67097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, </w:t>
      </w:r>
      <w:r w:rsidR="00117E6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requir</w:t>
      </w:r>
      <w:r w:rsidR="008F7B5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ing</w:t>
      </w:r>
      <w:r w:rsidR="00F67097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 very h</w:t>
      </w:r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igh concentration of UDP-</w:t>
      </w:r>
      <w:proofErr w:type="spellStart"/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GlcNAc</w:t>
      </w:r>
      <w:proofErr w:type="spellEnd"/>
      <w:r w:rsidR="00F67097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JdGFubzwvQXV0aG9yPjxZZWFyPjE5OTk8L1llYXI+PFJl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=
</w:fldData>
        </w:fldChar>
      </w:r>
      <w:r w:rsidR="008C302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8C302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JdGFubzwvQXV0aG9yPjxZZWFyPjE5OTk8L1llYXI+PFJl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=
</w:fldData>
        </w:fldChar>
      </w:r>
      <w:r w:rsidR="008C302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8C302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8C302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F67097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F67097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7E2DAE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46,</w:t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47]</w:t>
      </w:r>
      <w:r w:rsidR="00F67097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</w:t>
      </w:r>
      <w:r w:rsidR="00117E6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No abnormalities were detected in i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nitial studies of mice with a targeted disruption of </w:t>
      </w:r>
      <w:r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H</w:t>
      </w:r>
      <w:r w:rsidR="00117E65"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as</w:t>
      </w:r>
      <w:r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1</w:t>
      </w:r>
      <w:r w:rsidR="00117E6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TcGljZXI8L0F1dGhvcj48WWVhcj4yMDAyPC9ZZWFyPjxS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</w:fldData>
        </w:fldChar>
      </w:r>
      <w:r w:rsidR="008C302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8C302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TcGljZXI8L0F1dGhvcj48WWVhcj4yMDAyPC9ZZWFyPjxS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</w:fldData>
        </w:fldChar>
      </w:r>
      <w:r w:rsidR="008C302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8C302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8C302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117E6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117E6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50]</w:t>
      </w:r>
      <w:r w:rsidR="00117E6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8F7B5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, although </w:t>
      </w:r>
      <w:r w:rsidR="00A15A6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subsequent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studies </w:t>
      </w:r>
      <w:r w:rsidR="00A15A6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that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focus</w:t>
      </w:r>
      <w:r w:rsidR="00A15A6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ed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on the brain</w:t>
      </w:r>
      <w:r w:rsidR="00A15A6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revealed a mild</w:t>
      </w:r>
      <w:r w:rsidR="006F2C5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increase in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eizure</w:t>
      </w:r>
      <w:r w:rsidR="006F2C5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ctivity</w:t>
      </w:r>
      <w:r w:rsidR="006F2C5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BcnJhbno8L0F1dGhvcj48WWVhcj4yMDE0PC9ZZWFyPjxS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BcnJhbno8L0F1dGhvcj48WWVhcj4yMDE0PC9ZZWFyPjxS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6F2C5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6F2C5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51]</w:t>
      </w:r>
      <w:r w:rsidR="006F2C5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6F2C5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</w:t>
      </w:r>
      <w:r w:rsidR="008F7B5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Accelerated wound closure and decreased HA synthesis was recently demonstrated in </w:t>
      </w:r>
      <w:r w:rsidR="006F2C5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6F2C53"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Has1</w:t>
      </w:r>
      <w:r w:rsidR="006F2C53" w:rsidRPr="00BF125F">
        <w:rPr>
          <w:rFonts w:ascii="Book Antiqua" w:hAnsi="Book Antiqua" w:cs="Times New Roman"/>
          <w:i/>
          <w:color w:val="000000" w:themeColor="text1"/>
          <w:sz w:val="24"/>
          <w:szCs w:val="24"/>
          <w:vertAlign w:val="superscript"/>
          <w:lang w:val="en-US"/>
        </w:rPr>
        <w:t>-/-</w:t>
      </w:r>
      <w:r w:rsidR="006F2C5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6F2C53"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Has3</w:t>
      </w:r>
      <w:r w:rsidR="006F2C53" w:rsidRPr="00BF125F">
        <w:rPr>
          <w:rFonts w:ascii="Book Antiqua" w:hAnsi="Book Antiqua" w:cs="Times New Roman"/>
          <w:i/>
          <w:color w:val="000000" w:themeColor="text1"/>
          <w:sz w:val="24"/>
          <w:szCs w:val="24"/>
          <w:vertAlign w:val="superscript"/>
          <w:lang w:val="en-US"/>
        </w:rPr>
        <w:t>-/-</w:t>
      </w:r>
      <w:r w:rsidR="006F2C5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mice</w:t>
      </w:r>
      <w:r w:rsidR="008F7B5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, but</w:t>
      </w:r>
      <w:r w:rsidR="006F2C5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the involvement of HAS1 appear</w:t>
      </w:r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 minimal in comparison to HAS3</w:t>
      </w:r>
      <w:r w:rsidR="006F2C5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NYWNrPC9BdXRob3I+PFllYXI+MjAxMjwvWWVhcj48UmVj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==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NYWNrPC9BdXRob3I+PFllYXI+MjAxMjwvWWVhcj48UmVj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==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6F2C5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6F2C5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52]</w:t>
      </w:r>
      <w:r w:rsidR="006F2C5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6F2C5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Altered </w:t>
      </w:r>
      <w:r w:rsidR="008F7B5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splicing of </w:t>
      </w:r>
      <w:r w:rsidR="006F2C53"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HAS1</w:t>
      </w:r>
      <w:r w:rsidR="006F2C5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mRN</w:t>
      </w:r>
      <w:r w:rsidR="00382A6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A has been reported in </w:t>
      </w:r>
      <w:r w:rsidR="007344F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cases of </w:t>
      </w:r>
      <w:r w:rsidR="00382A6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malignant myeloma and </w:t>
      </w:r>
      <w:proofErr w:type="spellStart"/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Waldenström’s</w:t>
      </w:r>
      <w:proofErr w:type="spellEnd"/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macroglobulinemia</w:t>
      </w:r>
      <w:proofErr w:type="spellEnd"/>
      <w:r w:rsidR="00382A6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BZGFtaWE8L0F1dGhvcj48WWVhcj4yMDAzPC9ZZWFyPjxS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==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BZGFtaWE8L0F1dGhvcj48WWVhcj4yMDAzPC9ZZWFyPjxS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==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382A6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382A6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7E2DAE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53,</w:t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54]</w:t>
      </w:r>
      <w:r w:rsidR="00382A6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8F7B5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,</w:t>
      </w:r>
      <w:r w:rsidR="00382A6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nd </w:t>
      </w:r>
      <w:r w:rsidR="0080193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i</w:t>
      </w:r>
      <w:r w:rsidR="00382A6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nherited and acquired </w:t>
      </w:r>
      <w:r w:rsidR="00382A61"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HAS1</w:t>
      </w:r>
      <w:r w:rsidR="00382A6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mutations </w:t>
      </w:r>
      <w:r w:rsidR="008F7B5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re</w:t>
      </w:r>
      <w:r w:rsidR="00382A6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found in increase</w:t>
      </w:r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d frequency in these conditions</w:t>
      </w:r>
      <w:r w:rsidR="00382A6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LdXBwdXNhbXk8L0F1dGhvcj48WWVhcj4yMDE0PC9ZZWFy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LdXBwdXNhbXk8L0F1dGhvcj48WWVhcj4yMDE0PC9ZZWFy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382A6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382A6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7E2DAE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55,</w:t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56]</w:t>
      </w:r>
      <w:r w:rsidR="00382A6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382A6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</w:t>
      </w:r>
      <w:r w:rsidR="0080193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Despite this strong association</w:t>
      </w:r>
      <w:r w:rsidR="00382A6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, the relationship between this finding and the function of </w:t>
      </w:r>
      <w:r w:rsidR="008F7B5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HAS1 </w:t>
      </w:r>
      <w:r w:rsidR="00382A6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remains to be determined.</w:t>
      </w:r>
    </w:p>
    <w:p w:rsidR="00F120CA" w:rsidRPr="00BF125F" w:rsidRDefault="00BD3E92" w:rsidP="00BF125F">
      <w:pPr>
        <w:spacing w:after="0" w:line="360" w:lineRule="auto"/>
        <w:ind w:firstLineChars="200" w:firstLine="480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pP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HAS2 is recognized as </w:t>
      </w:r>
      <w:r w:rsidR="0080193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the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ynthase</w:t>
      </w:r>
      <w:r w:rsidR="0080193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responsible for the majority of HA synthesis</w:t>
      </w:r>
      <w:r w:rsidR="008A608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during development</w:t>
      </w:r>
      <w:r w:rsidR="00E7130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TcGljZXI8L0F1dGhvcj48WWVhcj4yMDAyPC9ZZWFyPjxS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</w:fldData>
        </w:fldChar>
      </w:r>
      <w:r w:rsidR="008C302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8C302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TcGljZXI8L0F1dGhvcj48WWVhcj4yMDAyPC9ZZWFyPjxS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</w:fldData>
        </w:fldChar>
      </w:r>
      <w:r w:rsidR="008C302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8C302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8C302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E7130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E7130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50]</w:t>
      </w:r>
      <w:r w:rsidR="00E7130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</w:t>
      </w:r>
      <w:r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Has2</w:t>
      </w:r>
      <w:r w:rsidR="00E7130A" w:rsidRPr="00BF125F">
        <w:rPr>
          <w:rFonts w:ascii="Book Antiqua" w:hAnsi="Book Antiqua" w:cs="Times New Roman"/>
          <w:i/>
          <w:color w:val="000000" w:themeColor="text1"/>
          <w:sz w:val="24"/>
          <w:szCs w:val="24"/>
          <w:vertAlign w:val="superscript"/>
          <w:lang w:val="en-US"/>
        </w:rPr>
        <w:t>-/-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407D4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mouse </w:t>
      </w:r>
      <w:r w:rsidR="008A6086" w:rsidRPr="00BF125F">
        <w:rPr>
          <w:rFonts w:ascii="Book Antiqua" w:hAnsi="Book Antiqua" w:cs="Times New Roman"/>
          <w:color w:val="000000" w:themeColor="text1"/>
          <w:sz w:val="24"/>
          <w:szCs w:val="24"/>
        </w:rPr>
        <w:t>embryos die at embryonic day (E)</w:t>
      </w:r>
      <w:r w:rsidR="00930E0C" w:rsidRPr="00BF125F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9A21AD" w:rsidRPr="00BF125F">
        <w:rPr>
          <w:rFonts w:ascii="Book Antiqua" w:hAnsi="Book Antiqua" w:cs="Times New Roman"/>
          <w:color w:val="000000" w:themeColor="text1"/>
          <w:sz w:val="24"/>
          <w:szCs w:val="24"/>
        </w:rPr>
        <w:t>9</w:t>
      </w:r>
      <w:r w:rsidR="008A6086" w:rsidRPr="00BF125F">
        <w:rPr>
          <w:rFonts w:ascii="Book Antiqua" w:hAnsi="Book Antiqua" w:cs="Times New Roman"/>
          <w:color w:val="000000" w:themeColor="text1"/>
          <w:sz w:val="24"/>
          <w:szCs w:val="24"/>
        </w:rPr>
        <w:t xml:space="preserve">.5 due to a failure to form the HA-rich cardiac cushion and initiate </w:t>
      </w:r>
      <w:r w:rsidR="007344F4" w:rsidRPr="00BF125F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8A6086" w:rsidRPr="00BF125F">
        <w:rPr>
          <w:rFonts w:ascii="Book Antiqua" w:hAnsi="Book Antiqua" w:cs="Times New Roman"/>
          <w:color w:val="000000" w:themeColor="text1"/>
          <w:sz w:val="24"/>
          <w:szCs w:val="24"/>
        </w:rPr>
        <w:t xml:space="preserve">epithelial to </w:t>
      </w:r>
      <w:proofErr w:type="spellStart"/>
      <w:r w:rsidR="008A6086" w:rsidRPr="00BF125F">
        <w:rPr>
          <w:rFonts w:ascii="Book Antiqua" w:hAnsi="Book Antiqua" w:cs="Times New Roman"/>
          <w:color w:val="000000" w:themeColor="text1"/>
          <w:sz w:val="24"/>
          <w:szCs w:val="24"/>
        </w:rPr>
        <w:t>mesenchymal</w:t>
      </w:r>
      <w:proofErr w:type="spellEnd"/>
      <w:r w:rsidR="008A6086" w:rsidRPr="00BF125F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ransition </w:t>
      </w:r>
      <w:r w:rsidR="007344F4" w:rsidRPr="00BF125F">
        <w:rPr>
          <w:rFonts w:ascii="Book Antiqua" w:hAnsi="Book Antiqua" w:cs="Times New Roman"/>
          <w:color w:val="000000" w:themeColor="text1"/>
          <w:sz w:val="24"/>
          <w:szCs w:val="24"/>
        </w:rPr>
        <w:t xml:space="preserve">(EMT) </w:t>
      </w:r>
      <w:r w:rsidR="008A6086" w:rsidRPr="00BF125F">
        <w:rPr>
          <w:rFonts w:ascii="Book Antiqua" w:hAnsi="Book Antiqua" w:cs="Times New Roman"/>
          <w:color w:val="000000" w:themeColor="text1"/>
          <w:sz w:val="24"/>
          <w:szCs w:val="24"/>
        </w:rPr>
        <w:t>requir</w:t>
      </w:r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</w:rPr>
        <w:t>ed to form the valves and septa</w:t>
      </w:r>
      <w:r w:rsidR="008A6086" w:rsidRPr="00BF125F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YW1lbmlzY2g8L0F1dGhvcj48WWVhcj4yMDAwPC9ZZWFy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YW1lbmlzY2g8L0F1dGhvcj48WWVhcj4yMDAwPC9ZZWFy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</w:rP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8A6086" w:rsidRPr="00BF125F">
        <w:rPr>
          <w:rFonts w:ascii="Book Antiqua" w:hAnsi="Book Antiqua" w:cs="Times New Roman"/>
          <w:color w:val="000000" w:themeColor="text1"/>
          <w:sz w:val="24"/>
          <w:szCs w:val="24"/>
        </w:rPr>
      </w:r>
      <w:r w:rsidR="008A6086" w:rsidRPr="00BF125F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7E2DAE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57,</w:t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58]</w:t>
      </w:r>
      <w:r w:rsidR="008A6086" w:rsidRPr="00BF125F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8A6086" w:rsidRPr="00BF125F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801938" w:rsidRPr="00BF125F">
        <w:rPr>
          <w:rFonts w:ascii="Book Antiqua" w:hAnsi="Book Antiqua" w:cs="Times New Roman"/>
          <w:color w:val="000000" w:themeColor="text1"/>
          <w:sz w:val="24"/>
          <w:szCs w:val="24"/>
        </w:rPr>
        <w:t xml:space="preserve">Exogenous HA could rescue the EMT defect in </w:t>
      </w:r>
      <w:r w:rsidR="008A6086" w:rsidRPr="00BF125F">
        <w:rPr>
          <w:rFonts w:ascii="Book Antiqua" w:hAnsi="Book Antiqua" w:cs="Times New Roman"/>
          <w:i/>
          <w:color w:val="000000" w:themeColor="text1"/>
          <w:sz w:val="24"/>
          <w:szCs w:val="24"/>
        </w:rPr>
        <w:t>ex vivo</w:t>
      </w:r>
      <w:r w:rsidR="008A6086" w:rsidRPr="00BF125F">
        <w:rPr>
          <w:rFonts w:ascii="Book Antiqua" w:hAnsi="Book Antiqua" w:cs="Times New Roman"/>
          <w:color w:val="000000" w:themeColor="text1"/>
          <w:sz w:val="24"/>
          <w:szCs w:val="24"/>
        </w:rPr>
        <w:t xml:space="preserve"> explants from the developing cardiac cushion of </w:t>
      </w:r>
      <w:r w:rsidR="008A6086" w:rsidRPr="00BF125F">
        <w:rPr>
          <w:rFonts w:ascii="Book Antiqua" w:hAnsi="Book Antiqua" w:cs="Times New Roman"/>
          <w:i/>
          <w:color w:val="000000" w:themeColor="text1"/>
          <w:sz w:val="24"/>
          <w:szCs w:val="24"/>
        </w:rPr>
        <w:t>H</w:t>
      </w:r>
      <w:r w:rsidR="008C6622" w:rsidRPr="00BF125F">
        <w:rPr>
          <w:rFonts w:ascii="Book Antiqua" w:hAnsi="Book Antiqua" w:cs="Times New Roman"/>
          <w:i/>
          <w:color w:val="000000" w:themeColor="text1"/>
          <w:sz w:val="24"/>
          <w:szCs w:val="24"/>
        </w:rPr>
        <w:t>as</w:t>
      </w:r>
      <w:r w:rsidR="008A6086" w:rsidRPr="00BF125F">
        <w:rPr>
          <w:rFonts w:ascii="Book Antiqua" w:hAnsi="Book Antiqua" w:cs="Times New Roman"/>
          <w:i/>
          <w:color w:val="000000" w:themeColor="text1"/>
          <w:sz w:val="24"/>
          <w:szCs w:val="24"/>
        </w:rPr>
        <w:t>2</w:t>
      </w:r>
      <w:r w:rsidR="008A6086" w:rsidRPr="00BF125F">
        <w:rPr>
          <w:rFonts w:ascii="Book Antiqua" w:hAnsi="Book Antiqua" w:cs="Times New Roman"/>
          <w:i/>
          <w:color w:val="000000" w:themeColor="text1"/>
          <w:sz w:val="24"/>
          <w:szCs w:val="24"/>
          <w:vertAlign w:val="superscript"/>
        </w:rPr>
        <w:t>-/-</w:t>
      </w:r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</w:rPr>
        <w:t xml:space="preserve"> embryos</w:t>
      </w:r>
      <w:r w:rsidR="008A6086" w:rsidRPr="00BF125F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YW1lbmlzY2g8L0F1dGhvcj48WWVhcj4yMDAyPC9ZZWFy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YW1lbmlzY2g8L0F1dGhvcj48WWVhcj4yMDAyPC9ZZWFy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</w:rP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8A6086" w:rsidRPr="00BF125F">
        <w:rPr>
          <w:rFonts w:ascii="Book Antiqua" w:hAnsi="Book Antiqua" w:cs="Times New Roman"/>
          <w:color w:val="000000" w:themeColor="text1"/>
          <w:sz w:val="24"/>
          <w:szCs w:val="24"/>
        </w:rPr>
      </w:r>
      <w:r w:rsidR="008A6086" w:rsidRPr="00BF125F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58]</w:t>
      </w:r>
      <w:r w:rsidR="008A6086" w:rsidRPr="00BF125F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B33AC5" w:rsidRPr="00BF125F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providing evidence </w:t>
      </w:r>
      <w:r w:rsidR="0080193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hat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HA </w:t>
      </w:r>
      <w:r w:rsidR="0080193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regulates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signal transduction pathways </w:t>
      </w:r>
      <w:r w:rsidR="0080193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during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development.</w:t>
      </w:r>
      <w:r w:rsidR="00201F6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The severity of the </w:t>
      </w:r>
      <w:r w:rsidR="0080193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cardiac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defect </w:t>
      </w:r>
      <w:r w:rsidR="0080193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in </w:t>
      </w:r>
      <w:r w:rsidR="00801938"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Has2</w:t>
      </w:r>
      <w:r w:rsidR="00801938" w:rsidRPr="00BF125F">
        <w:rPr>
          <w:rFonts w:ascii="Book Antiqua" w:hAnsi="Book Antiqua" w:cs="Times New Roman"/>
          <w:i/>
          <w:color w:val="000000" w:themeColor="text1"/>
          <w:sz w:val="24"/>
          <w:szCs w:val="24"/>
          <w:vertAlign w:val="superscript"/>
          <w:lang w:val="en-US"/>
        </w:rPr>
        <w:t>-/-</w:t>
      </w:r>
      <w:r w:rsidR="0080193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embryos </w:t>
      </w:r>
      <w:r w:rsidR="00F120C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required that conditional deletions of </w:t>
      </w:r>
      <w:r w:rsidR="00F120CA"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Has2</w:t>
      </w:r>
      <w:r w:rsidR="00F120C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be used to study its role in other aspects of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development. </w:t>
      </w:r>
      <w:r w:rsidR="00F120C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deletion of </w:t>
      </w:r>
      <w:r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Has2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F120C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limited to</w:t>
      </w:r>
      <w:r w:rsidR="00837E3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the limb bud mesoderm of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mice demonstrated that </w:t>
      </w:r>
      <w:r w:rsidR="00B33AC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A synthesis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is also essential </w:t>
      </w:r>
      <w:r w:rsidR="00837E3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for growth and patterning of the limb, maturation of developing ch</w:t>
      </w:r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ondrocytes, and joint formation</w:t>
      </w:r>
      <w:r w:rsidR="00837E3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NYXRzdW1vdG88L0F1dGhvcj48WWVhcj4yMDA5PC9ZZWFy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NYXRzdW1vdG88L0F1dGhvcj48WWVhcj4yMDA5PC9ZZWFy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837E3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837E3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59]</w:t>
      </w:r>
      <w:r w:rsidR="00837E3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</w:t>
      </w:r>
      <w:r w:rsidR="00201F6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A </w:t>
      </w:r>
      <w:proofErr w:type="spellStart"/>
      <w:r w:rsidR="00837E3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nestin-cre</w:t>
      </w:r>
      <w:proofErr w:type="spellEnd"/>
      <w:r w:rsidR="00837E3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driven </w:t>
      </w:r>
      <w:r w:rsidR="00201F6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deletion </w:t>
      </w:r>
      <w:r w:rsidR="00A87AD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of </w:t>
      </w:r>
      <w:r w:rsidR="00F120CA"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Ha</w:t>
      </w:r>
      <w:r w:rsidR="00A87ADF"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s2</w:t>
      </w:r>
      <w:r w:rsidR="00A87AD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did</w:t>
      </w:r>
      <w:r w:rsidR="00201F6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not severely impact the developing brain</w:t>
      </w:r>
      <w:r w:rsidR="00A87AD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,</w:t>
      </w:r>
      <w:r w:rsidR="00201F6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lthough the mice </w:t>
      </w:r>
      <w:r w:rsidR="00F120C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had </w:t>
      </w:r>
      <w:r w:rsidR="00201F6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increased seizure activity</w:t>
      </w:r>
      <w:r w:rsidR="00A87AD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BcnJhbno8L0F1dGhvcj48WWVhcj4yMDE0PC9ZZWFyPjxS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BcnJhbno8L0F1dGhvcj48WWVhcj4yMDE0PC9ZZWFyPjxS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A87AD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A87AD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51]</w:t>
      </w:r>
      <w:r w:rsidR="00A87AD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201F6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</w:t>
      </w:r>
      <w:r w:rsidR="00A87AD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The conditional deletion of </w:t>
      </w:r>
      <w:r w:rsidR="00201F66"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Has2</w:t>
      </w:r>
      <w:r w:rsidR="00201F6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A87AD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in other tissues will be necessary to determine its full role in development; </w:t>
      </w:r>
      <w:r w:rsidR="00F120C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given the high H</w:t>
      </w:r>
      <w:r w:rsidR="00A87AD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A levels </w:t>
      </w:r>
      <w:r w:rsidR="00201F6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in many developing tissues</w:t>
      </w:r>
      <w:r w:rsidR="00A87AD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/>
      </w:r>
      <w:r w:rsidR="008C302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&lt;EndNote&gt;&lt;Cite&gt;&lt;Author&gt;Fenderson&lt;/Author&gt;&lt;Year&gt;1993&lt;/Year&gt;&lt;RecNum&gt;3705&lt;/RecNum&gt;&lt;DisplayText&gt;&lt;style face="superscript"&gt;[60]&lt;/style&gt;&lt;/DisplayText&gt;&lt;record&gt;&lt;rec-number&gt;3705&lt;/rec-number&gt;&lt;foreign-keys&gt;&lt;key app="EN" db-id="zdfesdx2m00v2je2wzp5xxwrtvdexfve5pe9" timestamp="1410875706"&gt;3705&lt;/key&gt;&lt;/foreign-keys&gt;&lt;ref-type name="Journal Article"&gt;17&lt;/ref-type&gt;&lt;contributors&gt;&lt;authors&gt;&lt;author&gt;Fenderson, B. A.&lt;/author&gt;&lt;author&gt;Stamenkovic, I.&lt;/author&gt;&lt;author&gt;Aruffo, A.&lt;/author&gt;&lt;/authors&gt;&lt;/contributors&gt;&lt;auth-address&gt;Department of Pathology and Cell Biology, Thomas Jefferson University, Philadelphia, PA 19107.&lt;/auth-address&gt;&lt;titles&gt;&lt;title&gt;Localization of hyaluronan in mouse embryos during implantation, gastrulation and organogenesis&lt;/title&gt;&lt;secondary-title&gt;Differentiation&lt;/secondary-title&gt;&lt;alt-title&gt;Differentiation; research in biological diversity&lt;/alt-title&gt;&lt;/titles&gt;&lt;periodical&gt;&lt;full-title&gt;Differentiation&lt;/full-title&gt;&lt;abbr-1&gt;Differentiation&lt;/abbr-1&gt;&lt;abbr-2&gt;Differentiation&lt;/abbr-2&gt;&lt;/periodical&gt;&lt;pages&gt;85-98&lt;/pages&gt;&lt;volume&gt;54&lt;/volume&gt;&lt;number&gt;2&lt;/number&gt;&lt;reprint-edition&gt;Not in File&lt;/reprint-edition&gt;&lt;keywords&gt;&lt;keyword&gt;Animals&lt;/keyword&gt;&lt;keyword&gt;Antigens, CD44&lt;/keyword&gt;&lt;keyword&gt;Embryo Implantation/*physiology&lt;/keyword&gt;&lt;keyword&gt;Embryonic Development/physiology&lt;/keyword&gt;&lt;keyword&gt;Female&lt;/keyword&gt;&lt;keyword&gt;Forelimb/embryology&lt;/keyword&gt;&lt;keyword&gt;Gastrula/*chemistry&lt;/keyword&gt;&lt;keyword&gt;Gestational Age&lt;/keyword&gt;&lt;keyword&gt;Hindlimb/embryology&lt;/keyword&gt;&lt;keyword&gt;Hyaluronic Acid/*analysis&lt;/keyword&gt;&lt;keyword&gt;Mice&lt;/keyword&gt;&lt;keyword&gt;Pregnancy&lt;/keyword&gt;&lt;keyword&gt;Receptors, Lymphocyte Homing&lt;/keyword&gt;&lt;keyword&gt;Solubility&lt;/keyword&gt;&lt;/keywords&gt;&lt;dates&gt;&lt;year&gt;1993&lt;/year&gt;&lt;pub-dates&gt;&lt;date&gt;Sep&lt;/date&gt;&lt;/pub-dates&gt;&lt;/dates&gt;&lt;isbn&gt;0301-4681 (Print)&amp;#xD;0301-4681 (Linking)&lt;/isbn&gt;&lt;accession-num&gt;7694885&lt;/accession-num&gt;&lt;label&gt;3235&lt;/label&gt;&lt;urls&gt;&lt;related-urls&gt;&lt;url&gt;http://www.ncbi.nlm.nih.gov/pubmed/7694885&lt;/url&gt;&lt;/related-urls&gt;&lt;/urls&gt;&lt;/record&gt;&lt;/Cite&gt;&lt;/EndNote&gt;</w:instrText>
      </w:r>
      <w:r w:rsidR="00A87AD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60]</w:t>
      </w:r>
      <w:r w:rsidR="00A87AD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F120C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, other critical roles for HAS2 in development will likely be forthcoming</w:t>
      </w:r>
      <w:r w:rsidR="00201F6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.</w:t>
      </w:r>
    </w:p>
    <w:p w:rsidR="00B577C1" w:rsidRPr="00BF125F" w:rsidRDefault="00201F66" w:rsidP="00BF125F">
      <w:pPr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</w:pP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   </w:t>
      </w:r>
      <w:r w:rsidR="00D71C1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l</w:t>
      </w:r>
      <w:r w:rsidR="0096003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terations in HA synthesis </w:t>
      </w:r>
      <w:r w:rsidR="00D71C1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might be expected </w:t>
      </w:r>
      <w:r w:rsidR="0096003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to affect heart development in humans and this led investigators to screen the DNA from 100 children with a ventricular </w:t>
      </w:r>
      <w:proofErr w:type="spellStart"/>
      <w:r w:rsidR="0096003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eptal</w:t>
      </w:r>
      <w:proofErr w:type="spellEnd"/>
      <w:r w:rsidR="0096003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defect for </w:t>
      </w:r>
      <w:r w:rsidR="00960036"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HAS2</w:t>
      </w:r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mutations</w:t>
      </w:r>
      <w:r w:rsidR="0096003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aaHU8L0F1dGhvcj48WWVhcj4yMDE0PC9ZZWFyPjxSZWNO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aaHU8L0F1dGhvcj48WWVhcj4yMDE0PC9ZZWFyPjxSZWNO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96003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96003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61]</w:t>
      </w:r>
      <w:r w:rsidR="0096003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96003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</w:t>
      </w:r>
      <w:r w:rsidR="00D71C1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In a single patient, </w:t>
      </w:r>
      <w:r w:rsidR="0096003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a c.A1496T (p.Glu499Val) mutation </w:t>
      </w:r>
      <w:r w:rsidR="00B7267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was identified </w:t>
      </w:r>
      <w:r w:rsidR="00D71C1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hat reduce</w:t>
      </w:r>
      <w:r w:rsidR="0096003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d the activity of transiently expressed HAS2 by 40%. This suggests that partial HAS2 deficiency could </w:t>
      </w:r>
      <w:r w:rsidR="00D71C1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be </w:t>
      </w:r>
      <w:r w:rsidR="00B7267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he</w:t>
      </w:r>
      <w:r w:rsidR="00D71C1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cause of</w:t>
      </w:r>
      <w:r w:rsidR="0096003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96003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lastRenderedPageBreak/>
        <w:t>congenital heart defects</w:t>
      </w:r>
      <w:r w:rsidR="00D71C1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in other patients</w:t>
      </w:r>
      <w:r w:rsidR="0096003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.</w:t>
      </w:r>
      <w:r w:rsidR="00A77B2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These results have not yet been replicated in independent cohorts.</w:t>
      </w:r>
    </w:p>
    <w:p w:rsidR="00B52A59" w:rsidRPr="00BF125F" w:rsidRDefault="00201F66" w:rsidP="00BF125F">
      <w:pPr>
        <w:spacing w:after="0" w:line="360" w:lineRule="auto"/>
        <w:ind w:firstLineChars="200" w:firstLine="480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pP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The HAS3 enzyme </w:t>
      </w:r>
      <w:r w:rsidR="00AB5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is the most active of the </w:t>
      </w:r>
      <w:r w:rsidR="009C53E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HA </w:t>
      </w:r>
      <w:r w:rsidR="00AB5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ynthases and produces</w:t>
      </w:r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HA of lower molecular mass</w:t>
      </w:r>
      <w:r w:rsidR="00AB5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JdGFubzwvQXV0aG9yPjxZZWFyPjE5OTk8L1llYXI+PFJl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=
</w:fldData>
        </w:fldChar>
      </w:r>
      <w:r w:rsidR="008C302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8C302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JdGFubzwvQXV0aG9yPjxZZWFyPjE5OTk8L1llYXI+PFJl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=
</w:fldData>
        </w:fldChar>
      </w:r>
      <w:r w:rsidR="008C302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8C302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8C302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AB5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AB5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46]</w:t>
      </w:r>
      <w:r w:rsidR="00AB5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AB5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Initial studies of </w:t>
      </w:r>
      <w:r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H</w:t>
      </w:r>
      <w:r w:rsidR="007C2444"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as3</w:t>
      </w:r>
      <w:r w:rsidR="007C2444" w:rsidRPr="00BF125F">
        <w:rPr>
          <w:rFonts w:ascii="Book Antiqua" w:hAnsi="Book Antiqua" w:cs="Times New Roman"/>
          <w:i/>
          <w:color w:val="000000" w:themeColor="text1"/>
          <w:sz w:val="24"/>
          <w:szCs w:val="24"/>
          <w:vertAlign w:val="superscript"/>
          <w:lang w:val="en-US"/>
        </w:rPr>
        <w:t>-/-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mice showed no obvious phenotype</w:t>
      </w:r>
      <w:r w:rsidR="009C53E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lthough they were more resistant to ventilator-induced lung injury</w:t>
      </w:r>
      <w:r w:rsidR="009C53E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CYWk8L0F1dGhvcj48WWVhcj4yMDA1PC9ZZWFyPjxSZWNO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CYWk8L0F1dGhvcj48WWVhcj4yMDA1PC9ZZWFyPjxSZWNO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9C53E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9C53E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62]</w:t>
      </w:r>
      <w:r w:rsidR="009C53E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However, in recent studies focused on the brain, </w:t>
      </w:r>
      <w:r w:rsidR="007C2444"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Has3</w:t>
      </w:r>
      <w:r w:rsidR="007C2444" w:rsidRPr="00BF125F">
        <w:rPr>
          <w:rFonts w:ascii="Book Antiqua" w:hAnsi="Book Antiqua" w:cs="Times New Roman"/>
          <w:i/>
          <w:color w:val="000000" w:themeColor="text1"/>
          <w:sz w:val="24"/>
          <w:szCs w:val="24"/>
          <w:vertAlign w:val="superscript"/>
          <w:lang w:val="en-US"/>
        </w:rPr>
        <w:t>-/-</w:t>
      </w:r>
      <w:r w:rsidR="007C244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mice were found to have reduced HA</w:t>
      </w:r>
      <w:r w:rsidR="009C53E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, </w:t>
      </w:r>
      <w:r w:rsidR="007C244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crowding of neurons and reduced extracellular space</w:t>
      </w:r>
      <w:r w:rsidR="007344F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in specific regions of the brain</w:t>
      </w:r>
      <w:r w:rsidR="007C244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BcnJhbno8L0F1dGhvcj48WWVhcj4yMDE0PC9ZZWFyPjxS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BcnJhbno8L0F1dGhvcj48WWVhcj4yMDE0PC9ZZWFyPjxS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7C244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7C244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51]</w:t>
      </w:r>
      <w:r w:rsidR="007C244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7C244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. Th</w:t>
      </w:r>
      <w:r w:rsidR="005F424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e</w:t>
      </w:r>
      <w:r w:rsidR="009C53E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se mice exhibited a </w:t>
      </w:r>
      <w:r w:rsidR="005F424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significant increase in abnormal electrical activity and a </w:t>
      </w:r>
      <w:r w:rsidR="007C244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substantial </w:t>
      </w:r>
      <w:r w:rsidR="005F424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predisposition to</w:t>
      </w:r>
      <w:r w:rsidR="007C244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seizure activity. </w:t>
      </w:r>
      <w:r w:rsidR="005F424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The reduced extracellular space in the </w:t>
      </w:r>
      <w:r w:rsidR="002D279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ffected brain</w:t>
      </w:r>
      <w:r w:rsidR="00A628D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regions </w:t>
      </w:r>
      <w:r w:rsidR="005F424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reduced the </w:t>
      </w:r>
      <w:r w:rsidR="007C244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diffusion of molecules</w:t>
      </w:r>
      <w:r w:rsidR="002D279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nd provided evidence for a physiological role of HA in the regulation of brain extracellular space. </w:t>
      </w:r>
      <w:r w:rsidR="005F424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Studies of the role of </w:t>
      </w:r>
      <w:r w:rsidR="002D2795"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HAS3</w:t>
      </w:r>
      <w:r w:rsidR="005F424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in human epilepsy have not yet been reported</w:t>
      </w:r>
      <w:r w:rsidR="00CA5F0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nd there </w:t>
      </w:r>
      <w:r w:rsidR="00716C6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re</w:t>
      </w:r>
      <w:r w:rsidR="00CA5F0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only limited data rega</w:t>
      </w:r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rding other clinical phenotypes</w:t>
      </w:r>
      <w:r w:rsidR="0034291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BcnJhbno8L0F1dGhvcj48WWVhcj4yMDE0PC9ZZWFyPjxS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BcnJhbno8L0F1dGhvcj48WWVhcj4yMDE0PC9ZZWFyPjxS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34291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34291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51]</w:t>
      </w:r>
      <w:r w:rsidR="0034291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5F424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.</w:t>
      </w:r>
      <w:r w:rsidR="002A2EF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 </w:t>
      </w:r>
    </w:p>
    <w:p w:rsidR="001361EA" w:rsidRPr="00BF125F" w:rsidRDefault="001361EA" w:rsidP="00BF125F">
      <w:pPr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</w:pPr>
    </w:p>
    <w:p w:rsidR="003731CD" w:rsidRPr="00BF125F" w:rsidRDefault="00F86183" w:rsidP="00BF125F">
      <w:pPr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</w:pPr>
      <w:r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>I</w:t>
      </w:r>
      <w:r w:rsidR="0096550D"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>NCREASED</w:t>
      </w:r>
      <w:r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 xml:space="preserve"> HA S</w:t>
      </w:r>
      <w:r w:rsidR="0096550D"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>YNTHESIS</w:t>
      </w:r>
    </w:p>
    <w:p w:rsidR="007E2DAE" w:rsidRPr="00BF125F" w:rsidRDefault="00E27B96" w:rsidP="00BF125F">
      <w:pPr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</w:pP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The first </w:t>
      </w:r>
      <w:r w:rsidR="009C53E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disorde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r of increased HA synthesis </w:t>
      </w:r>
      <w:r w:rsidR="00FA1497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to be described </w:t>
      </w:r>
      <w:r w:rsidR="00407D4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in humans </w:t>
      </w:r>
      <w:r w:rsidR="00FA1497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concerned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n individual w</w:t>
      </w:r>
      <w:r w:rsidR="00FA1497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ith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thickened skin and excessive skin folding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/>
      </w:r>
      <w:r w:rsidR="008C302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&lt;EndNote&gt;&lt;Cite&gt;&lt;Author&gt;Ramsden&lt;/Author&gt;&lt;Year&gt;2000&lt;/Year&gt;&lt;RecNum&gt;1941&lt;/RecNum&gt;&lt;DisplayText&gt;&lt;style face="superscript"&gt;[63]&lt;/style&gt;&lt;/DisplayText&gt;&lt;record&gt;&lt;rec-number&gt;1941&lt;/rec-number&gt;&lt;foreign-keys&gt;&lt;key app="EN" db-id="zdfesdx2m00v2je2wzp5xxwrtvdexfve5pe9" timestamp="0"&gt;1941&lt;/key&gt;&lt;/foreign-keys&gt;&lt;ref-type name="Journal Article"&gt;17&lt;/ref-type&gt;&lt;contributors&gt;&lt;authors&gt;&lt;author&gt;Ramsden,C.A.&lt;/author&gt;&lt;author&gt;Bankier,A.&lt;/author&gt;&lt;author&gt;Brown,T.J.&lt;/author&gt;&lt;author&gt;Cowen,P.S.J.&lt;/author&gt;&lt;author&gt;Frost,G.I.&lt;/author&gt;&lt;author&gt;McCallum,D.D.&lt;/author&gt;&lt;author&gt;Studdert,V.P.&lt;/author&gt;&lt;author&gt;Fraser,J.R.E.&lt;/author&gt;&lt;/authors&gt;&lt;/contributors&gt;&lt;titles&gt;&lt;title&gt;A new disorder of hyaluronan metabolism associate with generalized folding and thickening of the skin.&lt;/title&gt;&lt;secondary-title&gt;J Pediatr&lt;/secondary-title&gt;&lt;alt-title&gt;Journal of Pediatrics&lt;/alt-title&gt;&lt;/titles&gt;&lt;periodical&gt;&lt;full-title&gt;Journal of Pediatrics&lt;/full-title&gt;&lt;abbr-1&gt;J. Pediatr.&lt;/abbr-1&gt;&lt;abbr-2&gt;J Pediatr&lt;/abbr-2&gt;&lt;/periodical&gt;&lt;alt-periodical&gt;&lt;full-title&gt;Journal of Pediatrics&lt;/full-title&gt;&lt;abbr-1&gt;J. Pediatr.&lt;/abbr-1&gt;&lt;abbr-2&gt;J Pediatr&lt;/abbr-2&gt;&lt;/alt-periodical&gt;&lt;pages&gt;62-8&lt;/pages&gt;&lt;volume&gt;136&lt;/volume&gt;&lt;reprint-edition&gt;Not in File&lt;/reprint-edition&gt;&lt;keywords&gt;&lt;keyword&gt;FOLDING&lt;/keyword&gt;&lt;keyword&gt;HYALURONAN&lt;/keyword&gt;&lt;keyword&gt;METABOLISM&lt;/keyword&gt;&lt;keyword&gt;skin&lt;/keyword&gt;&lt;/keywords&gt;&lt;dates&gt;&lt;year&gt;2000&lt;/year&gt;&lt;pub-dates&gt;&lt;date&gt;2000&lt;/date&gt;&lt;/pub-dates&gt;&lt;/dates&gt;&lt;accession-num&gt;10636976&lt;/accession-num&gt;&lt;label&gt;2029&lt;/label&gt;&lt;urls&gt;&lt;/urls&gt;&lt;/record&gt;&lt;/Cite&gt;&lt;/EndNote&gt;</w:instrTex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63]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. The skin folding was particularly prominent in the face and limbs</w:t>
      </w:r>
      <w:r w:rsidR="00FA1497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; skin of</w:t>
      </w:r>
      <w:r w:rsidR="009A225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he trunk</w:t>
      </w:r>
      <w:r w:rsidR="009A225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was thickened but not folded. Th</w:t>
      </w:r>
      <w:r w:rsidR="00FA1497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t</w:t>
      </w:r>
      <w:r w:rsidR="009A225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individual did not have other </w:t>
      </w:r>
      <w:r w:rsidR="00FA1497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significant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medical issues and the skin folds decreased with age. </w:t>
      </w:r>
      <w:r w:rsidR="00C10EF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istological studies demonstrated excessive extracellular HA in the skin</w:t>
      </w:r>
      <w:r w:rsidR="00FA1497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. The concentration of serum HA was</w:t>
      </w:r>
      <w:r w:rsidR="00C10EF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A77B2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markedly increased, up to </w:t>
      </w:r>
      <w:r w:rsidR="004D566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1000 </w:t>
      </w:r>
      <w:r w:rsidR="00C10EF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fold </w:t>
      </w:r>
      <w:r w:rsidR="00FA1497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greater than </w:t>
      </w:r>
      <w:r w:rsidR="00C10EF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normal. Although an underlying genetic cause was not reported</w:t>
      </w:r>
      <w:r w:rsidR="00FA1497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,</w:t>
      </w:r>
      <w:r w:rsidR="00C10EF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the authors speculated </w:t>
      </w:r>
      <w:r w:rsidR="004D566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hat a similar disorder affect</w:t>
      </w:r>
      <w:r w:rsidR="00FA1497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</w:t>
      </w:r>
      <w:r w:rsidR="004D566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the </w:t>
      </w:r>
      <w:proofErr w:type="spellStart"/>
      <w:r w:rsidR="00C10EF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har-pei</w:t>
      </w:r>
      <w:proofErr w:type="spellEnd"/>
      <w:r w:rsidR="00C10EF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dog</w:t>
      </w:r>
      <w:r w:rsidR="00FA1497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.</w:t>
      </w:r>
    </w:p>
    <w:p w:rsidR="00CC3213" w:rsidRPr="00BF125F" w:rsidRDefault="00C10EFE" w:rsidP="00BF125F">
      <w:pPr>
        <w:spacing w:after="0" w:line="360" w:lineRule="auto"/>
        <w:ind w:firstLineChars="200" w:firstLine="480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</w:pP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The </w:t>
      </w:r>
      <w:proofErr w:type="spellStart"/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har-pei</w:t>
      </w:r>
      <w:proofErr w:type="spellEnd"/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dog was selectively bred to increase the presence and </w:t>
      </w:r>
      <w:r w:rsidR="00CC321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prominence of skin folds</w:t>
      </w:r>
      <w:r w:rsidR="000066C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, resulting in the meat-mouth </w:t>
      </w:r>
      <w:proofErr w:type="spellStart"/>
      <w:r w:rsidR="000066C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har-pei</w:t>
      </w:r>
      <w:proofErr w:type="spellEnd"/>
      <w:r w:rsidR="00BB790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,</w:t>
      </w:r>
      <w:r w:rsidR="000066C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BB790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which has</w:t>
      </w:r>
      <w:r w:rsidR="000066C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n extreme </w:t>
      </w:r>
      <w:r w:rsidR="00BB790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presentation</w:t>
      </w:r>
      <w:r w:rsidR="000066C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of th</w:t>
      </w:r>
      <w:r w:rsidR="00BB790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e</w:t>
      </w:r>
      <w:r w:rsidR="000066C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trait</w:t>
      </w:r>
      <w:r w:rsidR="00BB790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nd a condition</w:t>
      </w:r>
      <w:r w:rsidR="000066C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BB790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ermed</w:t>
      </w:r>
      <w:r w:rsidR="000066C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hereditary cutaneous </w:t>
      </w:r>
      <w:proofErr w:type="spellStart"/>
      <w:r w:rsidR="000066C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mucinosis</w:t>
      </w:r>
      <w:proofErr w:type="spellEnd"/>
      <w:r w:rsidR="00CC321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.</w:t>
      </w:r>
      <w:r w:rsidR="000066C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Demonstration that the </w:t>
      </w:r>
      <w:r w:rsidR="001A636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material </w:t>
      </w:r>
      <w:r w:rsidR="000066C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accumulating </w:t>
      </w:r>
      <w:r w:rsidR="001A636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in the skin and serum is</w:t>
      </w:r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HA</w:t>
      </w:r>
      <w:r w:rsidR="000066C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aYW5uYTwvQXV0aG9yPjxZZWFyPjIwMDg8L1llYXI+PFJl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aYW5uYTwvQXV0aG9yPjxZZWFyPjIwMDg8L1llYXI+PFJl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0066C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0066C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64]</w:t>
      </w:r>
      <w:r w:rsidR="000066C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0066C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nd that these dogs ha</w:t>
      </w:r>
      <w:r w:rsidR="001A636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ve</w:t>
      </w:r>
      <w:r w:rsidR="000066C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BB790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elevated </w:t>
      </w:r>
      <w:r w:rsidR="000066C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levels of </w:t>
      </w:r>
      <w:r w:rsidR="000066CC"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HAS2</w:t>
      </w:r>
      <w:r w:rsidR="000066C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mRNA</w:t>
      </w:r>
      <w:r w:rsidR="000066C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aYW5uYTwvQXV0aG9yPjxZZWFyPjIwMDk8L1llYXI+PFJl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aYW5uYTwvQXV0aG9yPjxZZWFyPjIwMDk8L1llYXI+PFJl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0066C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0066C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65]</w:t>
      </w:r>
      <w:r w:rsidR="000066C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0066C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, led </w:t>
      </w:r>
      <w:r w:rsidR="00BB790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</w:t>
      </w:r>
      <w:r w:rsidR="000066C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he condition </w:t>
      </w:r>
      <w:r w:rsidR="00BB790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o be renamed as</w:t>
      </w:r>
      <w:r w:rsidR="000066C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he</w:t>
      </w:r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reditary cutaneous </w:t>
      </w:r>
      <w:proofErr w:type="spellStart"/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yaluronosis</w:t>
      </w:r>
      <w:proofErr w:type="spellEnd"/>
      <w:r w:rsidR="000066C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Eb2NhbXBvPC9BdXRob3I+PFllYXI+MjAxMTwvWWVhcj48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Eb2NhbXBvPC9BdXRob3I+PFllYXI+MjAxMTwvWWVhcj48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0066C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0066C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66]</w:t>
      </w:r>
      <w:r w:rsidR="000066C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0066C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.</w:t>
      </w:r>
      <w:r w:rsidR="00CC321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Mapping studies linked the sever</w:t>
      </w:r>
      <w:r w:rsidR="000066C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e HA accumulation </w:t>
      </w:r>
      <w:r w:rsidR="00CC321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to </w:t>
      </w:r>
      <w:r w:rsidR="00FB5BA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duplication</w:t>
      </w:r>
      <w:r w:rsidR="00BB790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</w:t>
      </w:r>
      <w:r w:rsidR="00FB5BA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CC321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upstream of </w:t>
      </w:r>
      <w:r w:rsidR="00CC3213"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HAS2</w:t>
      </w:r>
      <w:r w:rsidR="00FB5BA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nd </w:t>
      </w:r>
      <w:r w:rsidR="001A636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to </w:t>
      </w:r>
      <w:r w:rsidR="00FB5BA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a familial fever syndrome that is found in </w:t>
      </w:r>
      <w:proofErr w:type="spellStart"/>
      <w:r w:rsidR="00FB5BA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har-</w:t>
      </w:r>
      <w:r w:rsidR="00FB5BA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lastRenderedPageBreak/>
        <w:t>pei</w:t>
      </w:r>
      <w:proofErr w:type="spellEnd"/>
      <w:r w:rsidR="00FB5BA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dogs</w:t>
      </w:r>
      <w:r w:rsidR="00FB5BA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PbHNzb248L0F1dGhvcj48WWVhcj4yMDExPC9ZZWFyPjxS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PbHNzb248L0F1dGhvcj48WWVhcj4yMDExPC9ZZWFyPjxS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FB5BA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FB5BA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67]</w:t>
      </w:r>
      <w:r w:rsidR="00FB5BA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CC321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. </w:t>
      </w:r>
      <w:r w:rsidR="00FB5BA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owever, th</w:t>
      </w:r>
      <w:r w:rsidR="00BB790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e linkage between this duplication and</w:t>
      </w:r>
      <w:r w:rsidR="00F1489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BB790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he f</w:t>
      </w:r>
      <w:r w:rsidR="00F1489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amilial </w:t>
      </w:r>
      <w:r w:rsidR="00BB790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fever syndrome</w:t>
      </w:r>
      <w:r w:rsidR="00F1489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FB5BA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as recently been refuted</w:t>
      </w:r>
      <w:r w:rsidR="00F1489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/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&lt;EndNote&gt;&lt;Cite&gt;&lt;Author&gt;Metzger&lt;/Author&gt;&lt;Year&gt;2014&lt;/Year&gt;&lt;RecNum&gt;3653&lt;/RecNum&gt;&lt;DisplayText&gt;&lt;style face="superscript"&gt;[68]&lt;/style&gt;&lt;/DisplayText&gt;&lt;record&gt;&lt;rec-number&gt;3653&lt;/rec-number&gt;&lt;foreign-keys&gt;&lt;key app="EN" db-id="zdfesdx2m00v2je2wzp5xxwrtvdexfve5pe9" timestamp="1410738848"&gt;3653&lt;/key&gt;&lt;/foreign-keys&gt;&lt;ref-type name="Journal Article"&gt;17&lt;/ref-type&gt;&lt;contributors&gt;&lt;authors&gt;&lt;author&gt;Metzger, J.&lt;/author&gt;&lt;author&gt;Distl, O.&lt;/author&gt;&lt;/authors&gt;&lt;/contributors&gt;&lt;auth-address&gt;Institute for Animal Breeding and Genetics, University of Veterinary Medicine Hannover, Bunteweg 17p, 30559, Hannover, Germany.&lt;/auth-address&gt;&lt;titles&gt;&lt;title&gt;A study of Shar-Pei dogs refutes association of the &amp;apos;meatmouth&amp;apos; duplication near HAS2 with Familial Shar-Pei Fever&lt;/title&gt;&lt;secondary-title&gt;Anim Genet&lt;/secondary-title&gt;&lt;alt-title&gt;Animal genetics&lt;/alt-title&gt;&lt;/titles&gt;&lt;periodical&gt;&lt;full-title&gt;Animal Genetics&lt;/full-title&gt;&lt;abbr-1&gt;Anim. Genet.&lt;/abbr-1&gt;&lt;abbr-2&gt;Anim Genet&lt;/abbr-2&gt;&lt;/periodical&gt;&lt;alt-periodical&gt;&lt;full-title&gt;Animal Genetics&lt;/full-title&gt;&lt;abbr-1&gt;Anim. Genet.&lt;/abbr-1&gt;&lt;abbr-2&gt;Anim Genet&lt;/abbr-2&gt;&lt;/alt-periodical&gt;&lt;pages&gt;763-4&lt;/pages&gt;&lt;volume&gt;45&lt;/volume&gt;&lt;number&gt;5&lt;/number&gt;&lt;keywords&gt;&lt;keyword&gt;Animals&lt;/keyword&gt;&lt;keyword&gt;DNA Copy Number Variations&lt;/keyword&gt;&lt;keyword&gt;Dog Diseases/*genetics&lt;/keyword&gt;&lt;keyword&gt;*Dogs&lt;/keyword&gt;&lt;keyword&gt;Genetic Association Studies&lt;/keyword&gt;&lt;keyword&gt;Glucuronosyltransferase/genetics&lt;/keyword&gt;&lt;keyword&gt;Phenotype&lt;/keyword&gt;&lt;keyword&gt;Skin&lt;/keyword&gt;&lt;/keywords&gt;&lt;dates&gt;&lt;year&gt;2014&lt;/year&gt;&lt;pub-dates&gt;&lt;date&gt;Oct&lt;/date&gt;&lt;/pub-dates&gt;&lt;/dates&gt;&lt;isbn&gt;1365-2052 (Electronic)&amp;#xD;0268-9146 (Linking)&lt;/isbn&gt;&lt;accession-num&gt;25040095&lt;/accession-num&gt;&lt;label&gt;3370&lt;/label&gt;&lt;urls&gt;&lt;related-urls&gt;&lt;url&gt;http://www.ncbi.nlm.nih.gov/pubmed/25040095&lt;/url&gt;&lt;/related-urls&gt;&lt;/urls&gt;&lt;electronic-resource-num&gt;10.1111/age.12193&lt;/electronic-resource-num&gt;&lt;/record&gt;&lt;/Cite&gt;&lt;/EndNote&gt;</w:instrText>
      </w:r>
      <w:r w:rsidR="00F1489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68]</w:t>
      </w:r>
      <w:r w:rsidR="00F1489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BE02B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.</w:t>
      </w:r>
      <w:r w:rsidR="00FB5BA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CC321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 </w:t>
      </w:r>
    </w:p>
    <w:p w:rsidR="00314250" w:rsidRPr="00BF125F" w:rsidRDefault="00CC3213" w:rsidP="00BF125F">
      <w:pPr>
        <w:spacing w:after="0" w:line="360" w:lineRule="auto"/>
        <w:ind w:firstLineChars="200" w:firstLine="480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</w:pP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Another naturally occurring </w:t>
      </w:r>
      <w:r w:rsidR="001A636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animal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model </w:t>
      </w:r>
      <w:r w:rsidR="00BB790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with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increased levels of HA in the skin is the naked mole rat, a rodent </w:t>
      </w:r>
      <w:r w:rsidR="00761BF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recognized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for its long life span (</w:t>
      </w:r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about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30 years) and resistance to cancer. Investigators seeking to identify the basis of the resistance to cancer discovered that fibroblasts derived from the naked mole rat synthesize very large </w:t>
      </w:r>
      <w:r w:rsidR="00BB790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quantities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of high molecular mass HA</w:t>
      </w:r>
      <w:r w:rsidR="009F088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UaWFuPC9BdXRob3I+PFllYXI+MjAxMzwvWWVhcj48UmVj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UaWFuPC9BdXRob3I+PFllYXI+MjAxMzwvWWVhcj48UmVj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9F088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9F088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69]</w:t>
      </w:r>
      <w:r w:rsidR="009F088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The naked mole rat was </w:t>
      </w:r>
      <w:r w:rsidR="00BB790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found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o express a reduced level of the HA-degrading enzyme, HYAL2</w:t>
      </w:r>
      <w:r w:rsidR="00BB790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,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1A636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as well as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 unique form of HAS2.  HAS2 from the naked mole rat contain</w:t>
      </w:r>
      <w:r w:rsidR="001A636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substitutions</w:t>
      </w:r>
      <w:r w:rsidR="00BE02B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of </w:t>
      </w:r>
      <w:proofErr w:type="spellStart"/>
      <w:r w:rsidR="00BE02B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er</w:t>
      </w:r>
      <w:proofErr w:type="spellEnd"/>
      <w:r w:rsidR="00BE02B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for </w:t>
      </w:r>
      <w:proofErr w:type="spellStart"/>
      <w:r w:rsidR="00BE02B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sn</w:t>
      </w:r>
      <w:proofErr w:type="spellEnd"/>
      <w:r w:rsidR="00BE02B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1A636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at two different and </w:t>
      </w:r>
      <w:r w:rsidR="00BE02B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highly conserved regions of the </w:t>
      </w:r>
      <w:r w:rsidR="00BB790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enzyme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. Together, these changes in HA metabolism result in increased HA of higher molecular mass. To demonstrate the relationship between the excessive high molecular mass HA and re</w:t>
      </w:r>
      <w:r w:rsidR="009F088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sistance to cancer, the authors used transient expression approaches to alter the levels of HAS2 or HYAL2. Either a reduction in HAS2 by </w:t>
      </w:r>
      <w:proofErr w:type="spellStart"/>
      <w:r w:rsidR="009F088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iRNA</w:t>
      </w:r>
      <w:proofErr w:type="spellEnd"/>
      <w:r w:rsidR="00BB790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,</w:t>
      </w:r>
      <w:r w:rsidR="009F088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or an increase in HYAL2 by transient overexpression, resulted in a decrease in the </w:t>
      </w:r>
      <w:r w:rsidR="00BB790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extracellular </w:t>
      </w:r>
      <w:r w:rsidR="009F088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HA and </w:t>
      </w:r>
      <w:r w:rsidR="00196C6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susceptibility to </w:t>
      </w:r>
      <w:proofErr w:type="spellStart"/>
      <w:r w:rsidR="00196C6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umorigenesis</w:t>
      </w:r>
      <w:proofErr w:type="spellEnd"/>
      <w:r w:rsidR="00421AA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UaWFuPC9BdXRob3I+PFllYXI+MjAxMzwvWWVhcj48UmVj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UaWFuPC9BdXRob3I+PFllYXI+MjAxMzwvWWVhcj48UmVj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421AA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421AA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69]</w:t>
      </w:r>
      <w:r w:rsidR="00421AA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9F088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.</w:t>
      </w:r>
    </w:p>
    <w:p w:rsidR="00F86183" w:rsidRPr="00BF125F" w:rsidRDefault="00407D42" w:rsidP="00BF125F">
      <w:pPr>
        <w:spacing w:after="0" w:line="360" w:lineRule="auto"/>
        <w:ind w:firstLineChars="200" w:firstLine="480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</w:pP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hus, i</w:t>
      </w:r>
      <w:r w:rsidR="0031425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n contrast to the severe developmental abnormalities </w:t>
      </w:r>
      <w:r w:rsidR="006B01C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identified </w:t>
      </w:r>
      <w:r w:rsidR="0031425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in mice with HAS2 deficiency, an overexpression of </w:t>
      </w:r>
      <w:r w:rsidR="006B01C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AS2 results</w:t>
      </w:r>
      <w:r w:rsidR="0031425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6B01C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in </w:t>
      </w:r>
      <w:r w:rsidR="0031425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a much milder phenotype in rodents and dogs. It is even possible that the excessive synthesis </w:t>
      </w:r>
      <w:r w:rsidR="006B01C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of HA has some protective roles although the studies in the naked mole rat indicated that other factors </w:t>
      </w:r>
      <w:r w:rsidR="00EB07B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work </w:t>
      </w:r>
      <w:r w:rsidR="006B01C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in conjunction with HA </w:t>
      </w:r>
      <w:r w:rsidR="00EB07B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o mediate</w:t>
      </w:r>
      <w:r w:rsidR="006B01C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he cancer resistance phenotype</w:t>
      </w:r>
      <w:r w:rsidR="006B01C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UaWFuPC9BdXRob3I+PFllYXI+MjAxMzwvWWVhcj48UmVj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UaWFuPC9BdXRob3I+PFllYXI+MjAxMzwvWWVhcj48UmVj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6B01C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6B01C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69]</w:t>
      </w:r>
      <w:r w:rsidR="006B01C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6B01C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In humans, </w:t>
      </w:r>
      <w:r w:rsidR="00EB07B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a better understanding of the full range of phenotypes that might be associated with alterations in HAS2 expression awaits the identification of additional patients. </w:t>
      </w:r>
    </w:p>
    <w:p w:rsidR="00B52A59" w:rsidRPr="00BF125F" w:rsidRDefault="00B52A59" w:rsidP="00BF125F">
      <w:pPr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</w:pPr>
    </w:p>
    <w:p w:rsidR="00EC5DCB" w:rsidRPr="00BF125F" w:rsidRDefault="002D353C" w:rsidP="00BF125F">
      <w:pPr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</w:pPr>
      <w:r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>D</w:t>
      </w:r>
      <w:r w:rsidR="00C4328F"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>EGRADATION OF</w:t>
      </w:r>
      <w:r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 xml:space="preserve"> HA</w:t>
      </w:r>
      <w:r w:rsidR="00EC5DCB"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 xml:space="preserve"> </w:t>
      </w:r>
    </w:p>
    <w:p w:rsidR="00277D0D" w:rsidRPr="00BF125F" w:rsidRDefault="0044545F" w:rsidP="00BF125F">
      <w:pPr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</w:pP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Within</w:t>
      </w:r>
      <w:r w:rsidR="00DB18D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the cell, the </w:t>
      </w:r>
      <w:r w:rsidR="0026370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complete </w:t>
      </w:r>
      <w:r w:rsidR="00DB18D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degradation of HA to </w:t>
      </w:r>
      <w:proofErr w:type="spellStart"/>
      <w:r w:rsidR="00DB18D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monosaccharides</w:t>
      </w:r>
      <w:proofErr w:type="spellEnd"/>
      <w:r w:rsidR="00DB18D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re</w:t>
      </w:r>
      <w:r w:rsidR="0026370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quires the concerted action of </w:t>
      </w:r>
      <w:r w:rsidR="00094F1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n</w:t>
      </w:r>
      <w:r w:rsidR="0026370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="0026370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endoglycosidase</w:t>
      </w:r>
      <w:proofErr w:type="spellEnd"/>
      <w:r w:rsidR="00094F1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,</w:t>
      </w:r>
      <w:r w:rsidR="0026370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="0026370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yaluronidase</w:t>
      </w:r>
      <w:proofErr w:type="spellEnd"/>
      <w:r w:rsidR="0026370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, and the </w:t>
      </w:r>
      <w:proofErr w:type="spellStart"/>
      <w:r w:rsidR="0026370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exoglycosidases</w:t>
      </w:r>
      <w:proofErr w:type="spellEnd"/>
      <w:r w:rsidR="0026370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β-N-acetyl-D-</w:t>
      </w:r>
      <w:proofErr w:type="spellStart"/>
      <w:r w:rsidR="0026370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exosaminidase</w:t>
      </w:r>
      <w:proofErr w:type="spellEnd"/>
      <w:r w:rsidR="0026370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nd β-D-</w:t>
      </w:r>
      <w:proofErr w:type="spellStart"/>
      <w:r w:rsidR="0026370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glucuronidase</w:t>
      </w:r>
      <w:proofErr w:type="spellEnd"/>
      <w:r w:rsidR="009527F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/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&lt;EndNote&gt;&lt;Cite&gt;&lt;Author&gt;Roden&lt;/Author&gt;&lt;Year&gt;1989&lt;/Year&gt;&lt;RecNum&gt;1761&lt;/RecNum&gt;&lt;DisplayText&gt;&lt;style face="superscript"&gt;[70]&lt;/style&gt;&lt;/DisplayText&gt;&lt;record&gt;&lt;rec-number&gt;1761&lt;/rec-number&gt;&lt;foreign-keys&gt;&lt;key app="EN" db-id="zdfesdx2m00v2je2wzp5xxwrtvdexfve5pe9" timestamp="0"&gt;1761&lt;/key&gt;&lt;/foreign-keys&gt;&lt;ref-type name="Journal Article"&gt;17&lt;/ref-type&gt;&lt;contributors&gt;&lt;authors&gt;&lt;author&gt;Roden, L.&lt;/author&gt;&lt;author&gt;Campbell, P.&lt;/author&gt;&lt;author&gt;Fraser, J. R.&lt;/author&gt;&lt;author&gt;Laurent, T. C.&lt;/author&gt;&lt;author&gt;Pertoft, H.&lt;/author&gt;&lt;author&gt;Thompson, J. N.&lt;/author&gt;&lt;/authors&gt;&lt;/contributors&gt;&lt;auth-address&gt;Department of Medicine, University of Alabama, Birmingham 35294.&lt;/auth-address&gt;&lt;titles&gt;&lt;title&gt;Enzymic pathways of hyaluronan catabolism&lt;/title&gt;&lt;secondary-title&gt;Ciba Found Symp&lt;/secondary-title&gt;&lt;alt-title&gt;Ciba Foundation symposium&lt;/alt-title&gt;&lt;/titles&gt;&lt;periodical&gt;&lt;full-title&gt;Ciba Foundation Symposium&lt;/full-title&gt;&lt;abbr-1&gt;Ciba Found. Symp.&lt;/abbr-1&gt;&lt;abbr-2&gt;Ciba Found Symp&lt;/abbr-2&gt;&lt;/periodical&gt;&lt;alt-periodical&gt;&lt;full-title&gt;Ciba Foundation Symposium&lt;/full-title&gt;&lt;abbr-1&gt;Ciba Found. Symp.&lt;/abbr-1&gt;&lt;abbr-2&gt;Ciba Found Symp&lt;/abbr-2&gt;&lt;/alt-periodical&gt;&lt;pages&gt;60-76; discussion 76-86, 281-5&lt;/pages&gt;&lt;volume&gt;143&lt;/volume&gt;&lt;reprint-edition&gt;Not in File&lt;/reprint-edition&gt;&lt;keywords&gt;&lt;keyword&gt;Animals&lt;/keyword&gt;&lt;keyword&gt;Glucuronidase/physiology&lt;/keyword&gt;&lt;keyword&gt;Hyaluronic Acid/*metabolism&lt;/keyword&gt;&lt;keyword&gt;Hyaluronoglucosaminidase/physiology&lt;/keyword&gt;&lt;keyword&gt;Liver/*enzymology&lt;/keyword&gt;&lt;keyword&gt;beta-N-Acetylhexosaminidases/physiology&lt;/keyword&gt;&lt;/keywords&gt;&lt;dates&gt;&lt;year&gt;1989&lt;/year&gt;&lt;pub-dates&gt;&lt;date&gt;1989&lt;/date&gt;&lt;/pub-dates&gt;&lt;/dates&gt;&lt;isbn&gt;0300-5208 (Print)&amp;#xD;0300-5208 (Linking)&lt;/isbn&gt;&lt;accession-num&gt;2530069&lt;/accession-num&gt;&lt;label&gt;1845&lt;/label&gt;&lt;urls&gt;&lt;related-urls&gt;&lt;url&gt;http://www.ncbi.nlm.nih.gov/pubmed/2530069&lt;/url&gt;&lt;/related-urls&gt;&lt;/urls&gt;&lt;/record&gt;&lt;/Cite&gt;&lt;/EndNote&gt;</w:instrText>
      </w:r>
      <w:r w:rsidR="009527F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70]</w:t>
      </w:r>
      <w:r w:rsidR="009527F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26370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As an </w:t>
      </w:r>
      <w:proofErr w:type="spellStart"/>
      <w:r w:rsidR="0026370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endoglycosidase</w:t>
      </w:r>
      <w:proofErr w:type="spellEnd"/>
      <w:r w:rsidR="0026370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, </w:t>
      </w:r>
      <w:proofErr w:type="spellStart"/>
      <w:r w:rsidR="0026370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yaluronidase</w:t>
      </w:r>
      <w:proofErr w:type="spellEnd"/>
      <w:r w:rsidR="0026370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cleaves the </w:t>
      </w:r>
      <w:proofErr w:type="spellStart"/>
      <w:r w:rsidR="0026370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yaluronan</w:t>
      </w:r>
      <w:proofErr w:type="spellEnd"/>
      <w:r w:rsidR="0026370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polymer internally at β1→4 linkages between β-N-</w:t>
      </w:r>
      <w:proofErr w:type="spellStart"/>
      <w:r w:rsidR="0026370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cetylglucosaminine</w:t>
      </w:r>
      <w:proofErr w:type="spellEnd"/>
      <w:r w:rsidR="0026370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nd β-D-</w:t>
      </w:r>
      <w:proofErr w:type="spellStart"/>
      <w:r w:rsidR="0026370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glucuronic</w:t>
      </w:r>
      <w:proofErr w:type="spellEnd"/>
      <w:r w:rsidR="0026370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cid</w:t>
      </w:r>
      <w:r w:rsidR="00457BC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(Figure 2)</w:t>
      </w:r>
      <w:r w:rsidR="0026370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. The resulting oligosaccharides become substrate</w:t>
      </w:r>
      <w:r w:rsidR="00407D4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</w:t>
      </w:r>
      <w:r w:rsidR="0026370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for the </w:t>
      </w:r>
      <w:proofErr w:type="spellStart"/>
      <w:r w:rsidR="0026370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exoglycosidase</w:t>
      </w:r>
      <w:proofErr w:type="spellEnd"/>
      <w:r w:rsidR="0026370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β-D-</w:t>
      </w:r>
      <w:proofErr w:type="spellStart"/>
      <w:r w:rsidR="0026370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glucuronidase</w:t>
      </w:r>
      <w:proofErr w:type="spellEnd"/>
      <w:r w:rsidR="0026370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which </w:t>
      </w:r>
      <w:r w:rsidR="0026370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lastRenderedPageBreak/>
        <w:t xml:space="preserve">hydrolyzes the terminal non-reducing </w:t>
      </w:r>
      <w:proofErr w:type="spellStart"/>
      <w:r w:rsidR="0026370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glucuronic</w:t>
      </w:r>
      <w:proofErr w:type="spellEnd"/>
      <w:r w:rsidR="0026370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cid, leaving a non-reducing β-N-</w:t>
      </w:r>
      <w:proofErr w:type="spellStart"/>
      <w:r w:rsidR="0026370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cetylglucosaminine</w:t>
      </w:r>
      <w:proofErr w:type="spellEnd"/>
      <w:r w:rsidR="0026370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that can </w:t>
      </w:r>
      <w:r w:rsidR="002E478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then </w:t>
      </w:r>
      <w:r w:rsidR="0026370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be hydrolyzed by β-N-acetyl-D-</w:t>
      </w:r>
      <w:proofErr w:type="spellStart"/>
      <w:r w:rsidR="0026370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exosaminidase</w:t>
      </w:r>
      <w:proofErr w:type="spellEnd"/>
      <w:r w:rsidR="009527F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/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&lt;EndNote&gt;&lt;Cite&gt;&lt;Author&gt;Linker&lt;/Author&gt;&lt;Year&gt;1955&lt;/Year&gt;&lt;RecNum&gt;3771&lt;/RecNum&gt;&lt;DisplayText&gt;&lt;style face="superscript"&gt;[71]&lt;/style&gt;&lt;/DisplayText&gt;&lt;record&gt;&lt;rec-number&gt;3771&lt;/rec-number&gt;&lt;foreign-keys&gt;&lt;key app="EN" db-id="zdfesdx2m00v2je2wzp5xxwrtvdexfve5pe9" timestamp="1410875710"&gt;3771&lt;/key&gt;&lt;/foreign-keys&gt;&lt;ref-type name="Journal Article"&gt;17&lt;/ref-type&gt;&lt;contributors&gt;&lt;authors&gt;&lt;author&gt;Linker, A.&lt;/author&gt;&lt;author&gt;Meyer, K.&lt;/author&gt;&lt;author&gt;Weissmann, B.&lt;/author&gt;&lt;/authors&gt;&lt;/contributors&gt;&lt;titles&gt;&lt;title&gt;Enzumatic formation of monosaccharides from hyaluronate&lt;/title&gt;&lt;secondary-title&gt;J Biol Chem&lt;/secondary-title&gt;&lt;alt-title&gt;The Journal of biological chemistry&lt;/alt-title&gt;&lt;/titles&gt;&lt;periodical&gt;&lt;full-title&gt;Journal of Biological Chemistry&lt;/full-title&gt;&lt;abbr-1&gt;J. Biol. Chem.&lt;/abbr-1&gt;&lt;abbr-2&gt;J Biol Chem&lt;/abbr-2&gt;&lt;/periodical&gt;&lt;pages&gt;237-48&lt;/pages&gt;&lt;volume&gt;213&lt;/volume&gt;&lt;number&gt;1&lt;/number&gt;&lt;keywords&gt;&lt;keyword&gt;Hyaluronic Acid/*metabolism&lt;/keyword&gt;&lt;keyword&gt;Monosaccharides/*metabolism&lt;/keyword&gt;&lt;/keywords&gt;&lt;dates&gt;&lt;year&gt;1955&lt;/year&gt;&lt;pub-dates&gt;&lt;date&gt;Mar&lt;/date&gt;&lt;/pub-dates&gt;&lt;/dates&gt;&lt;isbn&gt;0021-9258 (Print)&amp;#xD;0021-9258 (Linking)&lt;/isbn&gt;&lt;accession-num&gt;14353922&lt;/accession-num&gt;&lt;label&gt;3314&lt;/label&gt;&lt;urls&gt;&lt;related-urls&gt;&lt;url&gt;http://www.ncbi.nlm.nih.gov/pubmed/14353922&lt;/url&gt;&lt;/related-urls&gt;&lt;/urls&gt;&lt;/record&gt;&lt;/Cite&gt;&lt;/EndNote&gt;</w:instrText>
      </w:r>
      <w:r w:rsidR="009527F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71]</w:t>
      </w:r>
      <w:r w:rsidR="009527F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26370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</w:t>
      </w:r>
    </w:p>
    <w:p w:rsidR="00990DD5" w:rsidRPr="00BF125F" w:rsidRDefault="00DB18D4" w:rsidP="00BF125F">
      <w:pPr>
        <w:spacing w:after="0" w:line="360" w:lineRule="auto"/>
        <w:ind w:firstLineChars="200" w:firstLine="480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pP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Two forms of </w:t>
      </w:r>
      <w:proofErr w:type="spellStart"/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yaluronidase</w:t>
      </w:r>
      <w:proofErr w:type="spellEnd"/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were originally characterized in </w:t>
      </w:r>
      <w:r w:rsidR="00277D0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human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tissues, one with a neutral pH optimum </w:t>
      </w:r>
      <w:r w:rsidR="003F56B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hat was rich in testes,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nd </w:t>
      </w:r>
      <w:r w:rsidR="00EB07B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 second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with an acid pH optimum that was found in most </w:t>
      </w:r>
      <w:r w:rsidR="004B44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olid tissues and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serum</w:t>
      </w:r>
      <w:r w:rsidR="003F56B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/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&lt;EndNote&gt;&lt;Cite&gt;&lt;Author&gt;de Salegui&lt;/Author&gt;&lt;Year&gt;1967&lt;/Year&gt;&lt;RecNum&gt;1427&lt;/RecNum&gt;&lt;DisplayText&gt;&lt;style face="superscript"&gt;[72]&lt;/style&gt;&lt;/DisplayText&gt;&lt;record&gt;&lt;rec-number&gt;1427&lt;/rec-number&gt;&lt;foreign-keys&gt;&lt;key app="EN" db-id="zdfesdx2m00v2je2wzp5xxwrtvdexfve5pe9" timestamp="0"&gt;1427&lt;/key&gt;&lt;/foreign-keys&gt;&lt;ref-type name="Journal Article"&gt;17&lt;/ref-type&gt;&lt;contributors&gt;&lt;authors&gt;&lt;author&gt;De Salegui, M.&lt;/author&gt;&lt;author&gt;Plonska, H.&lt;/author&gt;&lt;author&gt;Pigman, W.&lt;/author&gt;&lt;/authors&gt;&lt;/contributors&gt;&lt;titles&gt;&lt;title&gt;A comparison of serum and testicular hyaluronidase&lt;/title&gt;&lt;secondary-title&gt;Arch Biochem Biophys&lt;/secondary-title&gt;&lt;alt-title&gt;Archives of biochemistry and biophysics&lt;/alt-title&gt;&lt;/titles&gt;&lt;periodical&gt;&lt;full-title&gt;Archives of Biochemistry and Biophysics&lt;/full-title&gt;&lt;abbr-1&gt;Arch. Biochem. Biophys.&lt;/abbr-1&gt;&lt;abbr-2&gt;Arch Biochem Biophys&lt;/abbr-2&gt;&lt;abbr-3&gt;Archives of Biochemistry &amp;amp; Biophysics&lt;/abbr-3&gt;&lt;/periodical&gt;&lt;alt-periodical&gt;&lt;full-title&gt;Archives of Biochemistry and Biophysics&lt;/full-title&gt;&lt;abbr-1&gt;Arch. Biochem. Biophys.&lt;/abbr-1&gt;&lt;abbr-2&gt;Arch Biochem Biophys&lt;/abbr-2&gt;&lt;abbr-3&gt;Archives of Biochemistry &amp;amp; Biophysics&lt;/abbr-3&gt;&lt;/alt-periodical&gt;&lt;pages&gt;548-54&lt;/pages&gt;&lt;volume&gt;121&lt;/volume&gt;&lt;number&gt;3&lt;/number&gt;&lt;reprint-edition&gt;Not in File&lt;/reprint-edition&gt;&lt;keywords&gt;&lt;keyword&gt;Animals&lt;/keyword&gt;&lt;keyword&gt;Cattle&lt;/keyword&gt;&lt;keyword&gt;Humans&lt;/keyword&gt;&lt;keyword&gt;*Hyaluronoglucosaminidase/blood&lt;/keyword&gt;&lt;keyword&gt;Hydrogen-Ion Concentration&lt;/keyword&gt;&lt;keyword&gt;Kinetics&lt;/keyword&gt;&lt;keyword&gt;Male&lt;/keyword&gt;&lt;keyword&gt;Spermatozoa/*enzymology&lt;/keyword&gt;&lt;keyword&gt;Testis/*enzymology&lt;/keyword&gt;&lt;keyword&gt;Viscosity&lt;/keyword&gt;&lt;/keywords&gt;&lt;dates&gt;&lt;year&gt;1967&lt;/year&gt;&lt;pub-dates&gt;&lt;date&gt;Sep&lt;/date&gt;&lt;/pub-dates&gt;&lt;/dates&gt;&lt;isbn&gt;0003-9861 (Print)&amp;#xD;0003-9861 (Linking)&lt;/isbn&gt;&lt;accession-num&gt;5624804&lt;/accession-num&gt;&lt;label&gt;1506&lt;/label&gt;&lt;urls&gt;&lt;related-urls&gt;&lt;url&gt;http://www.ncbi.nlm.nih.gov/pubmed/5624804&lt;/url&gt;&lt;/related-urls&gt;&lt;/urls&gt;&lt;/record&gt;&lt;/Cite&gt;&lt;/EndNote&gt;</w:instrText>
      </w:r>
      <w:r w:rsidR="003F56B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72]</w:t>
      </w:r>
      <w:r w:rsidR="003F56B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.</w:t>
      </w:r>
      <w:r w:rsidR="003F56B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 </w:t>
      </w:r>
      <w:proofErr w:type="spellStart"/>
      <w:r w:rsidR="00865AC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gly</w:t>
      </w:r>
      <w:r w:rsidR="007E1AF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cosyl</w:t>
      </w:r>
      <w:r w:rsidR="00865AC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phosphatidylinositol</w:t>
      </w:r>
      <w:proofErr w:type="spellEnd"/>
      <w:r w:rsidR="00865AC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(</w:t>
      </w:r>
      <w:r w:rsidR="003F56B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GPI</w:t>
      </w:r>
      <w:r w:rsidR="00865AC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)</w:t>
      </w:r>
      <w:r w:rsidR="003F56B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-linked sperm protein important for fertilization, PH-20, was </w:t>
      </w:r>
      <w:r w:rsidR="004B44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later </w:t>
      </w:r>
      <w:r w:rsidR="003F56B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found to have sequence simila</w:t>
      </w:r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rity to bee venom </w:t>
      </w:r>
      <w:proofErr w:type="spellStart"/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yaluronidase</w:t>
      </w:r>
      <w:proofErr w:type="spellEnd"/>
      <w:r w:rsidR="003F56B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/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&lt;EndNote&gt;&lt;Cite&gt;&lt;Author&gt;Gmachl&lt;/Author&gt;&lt;Year&gt;1993&lt;/Year&gt;&lt;RecNum&gt;1389&lt;/RecNum&gt;&lt;DisplayText&gt;&lt;style face="superscript"&gt;[73]&lt;/style&gt;&lt;/DisplayText&gt;&lt;record&gt;&lt;rec-number&gt;1389&lt;/rec-number&gt;&lt;foreign-keys&gt;&lt;key app="EN" db-id="zdfesdx2m00v2je2wzp5xxwrtvdexfve5pe9" timestamp="0"&gt;1389&lt;/key&gt;&lt;/foreign-keys&gt;&lt;ref-type name="Journal Article"&gt;17&lt;/ref-type&gt;&lt;contributors&gt;&lt;authors&gt;&lt;author&gt;Gmachl, M.&lt;/author&gt;&lt;author&gt;Kreil, G.&lt;/author&gt;&lt;/authors&gt;&lt;/contributors&gt;&lt;auth-address&gt;Gmachl, M&amp;#xD;Austrian Acad Sci,Inst Molec Biol,a-5020 Salzburg,Austria&amp;#xD;Austrian Acad Sci,Inst Molec Biol,a-5020 Salzburg,Austria&lt;/auth-address&gt;&lt;titles&gt;&lt;title&gt;Bee Venom Hyaluronidase Is Homologous to a Membrane-Protein of Mammalian Sperm&lt;/title&gt;&lt;secondary-title&gt;Proceedings of the National Academy of Sciences of the United States of America&lt;/secondary-title&gt;&lt;alt-title&gt;P Natl Acad Sci USA&lt;/alt-title&gt;&lt;/titles&gt;&lt;periodical&gt;&lt;full-title&gt;Proceedings of the National Academy of Sciences of the United States of America&lt;/full-title&gt;&lt;abbr-1&gt;Proc. Natl. Acad. Sci. U. S. A.&lt;/abbr-1&gt;&lt;abbr-2&gt;Proc Natl Acad Sci U S A&lt;/abbr-2&gt;&lt;/periodical&gt;&lt;pages&gt;3569-3573&lt;/pages&gt;&lt;volume&gt;90&lt;/volume&gt;&lt;number&gt;8&lt;/number&gt;&lt;reprint-edition&gt;Not in File&lt;/reprint-edition&gt;&lt;keywords&gt;&lt;keyword&gt;apis-mellifera&lt;/keyword&gt;&lt;keyword&gt;sequence&lt;/keyword&gt;&lt;keyword&gt;acid&lt;/keyword&gt;&lt;keyword&gt;gene&lt;/keyword&gt;&lt;keyword&gt;DNA&lt;/keyword&gt;&lt;keyword&gt;cleavage&lt;/keyword&gt;&lt;keyword&gt;receptor&lt;/keyword&gt;&lt;keyword&gt;reveals&lt;/keyword&gt;&lt;keyword&gt;product&lt;/keyword&gt;&lt;keyword&gt;glands&lt;/keyword&gt;&lt;/keywords&gt;&lt;dates&gt;&lt;year&gt;1993&lt;/year&gt;&lt;pub-dates&gt;&lt;date&gt;Apr 15&lt;/date&gt;&lt;/pub-dates&gt;&lt;/dates&gt;&lt;isbn&gt;0027-8424&lt;/isbn&gt;&lt;accession-num&gt;WOS:A1993KX81600094&lt;/accession-num&gt;&lt;label&gt;1468&lt;/label&gt;&lt;urls&gt;&lt;related-urls&gt;&lt;url&gt;&amp;lt;Go to ISI&amp;gt;://WOS:A1993KX81600094&lt;/url&gt;&lt;/related-urls&gt;&lt;/urls&gt;&lt;electronic-resource-num&gt;DOI 10.1073/pnas.90.8.3569&lt;/electronic-resource-num&gt;&lt;language&gt;English&lt;/language&gt;&lt;/record&gt;&lt;/Cite&gt;&lt;/EndNote&gt;</w:instrText>
      </w:r>
      <w:r w:rsidR="003F56B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73]</w:t>
      </w:r>
      <w:r w:rsidR="003F56B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3F56B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, and was soon recognized </w:t>
      </w:r>
      <w:r w:rsidR="00DE166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s the neutrally active</w:t>
      </w:r>
      <w:r w:rsidR="003F56B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="003F56B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yaluronidase</w:t>
      </w:r>
      <w:proofErr w:type="spellEnd"/>
      <w:r w:rsidR="003F56B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/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&lt;EndNote&gt;&lt;Cite&gt;&lt;Author&gt;Gmachl&lt;/Author&gt;&lt;Year&gt;1993&lt;/Year&gt;&lt;RecNum&gt;1390&lt;/RecNum&gt;&lt;DisplayText&gt;&lt;style face="superscript"&gt;[74]&lt;/style&gt;&lt;/DisplayText&gt;&lt;record&gt;&lt;rec-number&gt;1390&lt;/rec-number&gt;&lt;foreign-keys&gt;&lt;key app="EN" db-id="zdfesdx2m00v2je2wzp5xxwrtvdexfve5pe9" timestamp="0"&gt;1390&lt;/key&gt;&lt;/foreign-keys&gt;&lt;ref-type name="Journal Article"&gt;17&lt;/ref-type&gt;&lt;contributors&gt;&lt;authors&gt;&lt;author&gt;Gmachl, M.&lt;/author&gt;&lt;author&gt;Sagan, S.&lt;/author&gt;&lt;author&gt;Kreil, G.&lt;/author&gt;&lt;author&gt;Ketter, S.&lt;/author&gt;&lt;/authors&gt;&lt;/contributors&gt;&lt;auth-address&gt;Austrian Acad Sci,Inst Molec Biol,a-5020 Salzburg,Austria&lt;/auth-address&gt;&lt;titles&gt;&lt;title&gt;The Human Sperm Protein Ph-20 Has Hyaluronidase Activity&lt;/title&gt;&lt;secondary-title&gt;Febs Letters&lt;/secondary-title&gt;&lt;alt-title&gt;Febs Lett&lt;/alt-title&gt;&lt;/titles&gt;&lt;periodical&gt;&lt;full-title&gt;FEBS Letters&lt;/full-title&gt;&lt;abbr-1&gt;FEBS Lett.&lt;/abbr-1&gt;&lt;abbr-2&gt;FEBS Lett&lt;/abbr-2&gt;&lt;/periodical&gt;&lt;alt-periodical&gt;&lt;full-title&gt;FEBS Letters&lt;/full-title&gt;&lt;abbr-1&gt;FEBS Lett.&lt;/abbr-1&gt;&lt;abbr-2&gt;FEBS Lett&lt;/abbr-2&gt;&lt;/alt-periodical&gt;&lt;pages&gt;545-548&lt;/pages&gt;&lt;volume&gt;336&lt;/volume&gt;&lt;number&gt;3&lt;/number&gt;&lt;reprint-edition&gt;Not in File&lt;/reprint-edition&gt;&lt;keywords&gt;&lt;keyword&gt;ph-20 protein&lt;/keyword&gt;&lt;keyword&gt;hyaluronidase&lt;/keyword&gt;&lt;keyword&gt;human sperm&lt;/keyword&gt;&lt;keyword&gt;receptor&lt;/keyword&gt;&lt;keyword&gt;binding&lt;/keyword&gt;&lt;keyword&gt;gene&lt;/keyword&gt;&lt;/keywords&gt;&lt;dates&gt;&lt;year&gt;1993&lt;/year&gt;&lt;pub-dates&gt;&lt;date&gt;Dec 28&lt;/date&gt;&lt;/pub-dates&gt;&lt;/dates&gt;&lt;isbn&gt;0014-5793&lt;/isbn&gt;&lt;accession-num&gt;WOS:A1993MQ03400034&lt;/accession-num&gt;&lt;label&gt;1469&lt;/label&gt;&lt;urls&gt;&lt;related-urls&gt;&lt;url&gt;&amp;lt;Go to ISI&amp;gt;://WOS:A1993MQ03400034&lt;/url&gt;&lt;/related-urls&gt;&lt;/urls&gt;&lt;electronic-resource-num&gt;Doi 10.1016/0014-5793(93)80873-S&lt;/electronic-resource-num&gt;&lt;language&gt;English&lt;/language&gt;&lt;/record&gt;&lt;/Cite&gt;&lt;/EndNote&gt;</w:instrText>
      </w:r>
      <w:r w:rsidR="003F56B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74]</w:t>
      </w:r>
      <w:r w:rsidR="003F56B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EB07B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;</w:t>
      </w:r>
      <w:r w:rsidR="00277D0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EB07B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its</w:t>
      </w:r>
      <w:r w:rsidR="00277D0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gene</w:t>
      </w:r>
      <w:r w:rsidR="00DE166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, </w:t>
      </w:r>
      <w:r w:rsidR="00DE1660"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SPAM1</w:t>
      </w:r>
      <w:r w:rsidR="00DE166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, was </w:t>
      </w:r>
      <w:r w:rsidR="00277D0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mapped to</w:t>
      </w:r>
      <w:r w:rsidR="00DE166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human 7q31</w:t>
      </w:r>
      <w:r w:rsidR="00C64AA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(</w:t>
      </w:r>
      <w:r w:rsidR="004B44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and </w:t>
      </w:r>
      <w:r w:rsidR="00C64AA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mouse </w:t>
      </w:r>
      <w:r w:rsidR="004B44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chromosome </w:t>
      </w:r>
      <w:r w:rsidR="00C64AA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6A2)</w:t>
      </w:r>
      <w:r w:rsidR="00DE166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Kb25lczwvQXV0aG9yPjxZZWFyPjE5OTU8L1llYXI+PFJl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Kb25lczwvQXV0aG9yPjxZZWFyPjE5OTU8L1llYXI+PFJl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DE166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DE166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75]</w:t>
      </w:r>
      <w:r w:rsidR="00DE166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DE166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The acid-active </w:t>
      </w:r>
      <w:proofErr w:type="spellStart"/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yaluronidase</w:t>
      </w:r>
      <w:proofErr w:type="spellEnd"/>
      <w:r w:rsidR="00DE166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in hu</w:t>
      </w:r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man plasma, HYAL1, was isolated</w:t>
      </w:r>
      <w:r w:rsidR="009B4F1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Gcm9zdDwvQXV0aG9yPjxZZWFyPjE5OTc8L1llYXI+PFJl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</w:fldData>
        </w:fldCha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Gcm9zdDwvQXV0aG9yPjxZZWFyPjE5OTc8L1llYXI+PFJl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</w:fldData>
        </w:fldCha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9B4F1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9B4F1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76]</w:t>
      </w:r>
      <w:r w:rsidR="009B4F1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44545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, and mapp</w:t>
      </w:r>
      <w:r w:rsidR="00DE166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ed</w:t>
      </w:r>
      <w:r w:rsidR="0044545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to human chromosome 3p21.3 (</w:t>
      </w:r>
      <w:r w:rsidR="004B44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mouse chromosome </w:t>
      </w:r>
      <w:r w:rsidR="0044545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9F1-F2), a region previously </w:t>
      </w:r>
      <w:r w:rsidR="004B44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characterized</w:t>
      </w:r>
      <w:r w:rsidR="0044545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s </w:t>
      </w:r>
      <w:r w:rsidR="004B44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having </w:t>
      </w:r>
      <w:r w:rsidR="0044545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 tumor suppressor locus</w:t>
      </w:r>
      <w:r w:rsidR="0044545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Dc29rYTwvQXV0aG9yPjxZZWFyPjE5OTg8L1llYXI+PFJl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</w:fldData>
        </w:fldCha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Dc29rYTwvQXV0aG9yPjxZZWFyPjE5OTg8L1llYXI+PFJl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</w:fldData>
        </w:fldCha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44545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44545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77]</w:t>
      </w:r>
      <w:r w:rsidR="0044545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</w:t>
      </w:r>
      <w:r w:rsidR="00DE166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he </w:t>
      </w:r>
      <w:r w:rsidR="009B4F1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</w:t>
      </w:r>
      <w:r w:rsidR="00B52A5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uman genome</w:t>
      </w:r>
      <w:r w:rsidR="009B4F1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sequence</w:t>
      </w:r>
      <w:r w:rsidR="00DE166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llowed</w:t>
      </w:r>
      <w:r w:rsidR="009B4F1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d</w:t>
      </w:r>
      <w:r w:rsidR="00B52A5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ditional putative </w:t>
      </w:r>
      <w:proofErr w:type="spellStart"/>
      <w:r w:rsidR="00B52A5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yaluronidase</w:t>
      </w:r>
      <w:r w:rsidR="00DE166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</w:t>
      </w:r>
      <w:proofErr w:type="spellEnd"/>
      <w:r w:rsidR="00B52A5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DE166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o be</w:t>
      </w:r>
      <w:r w:rsidR="009B4F1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identified</w:t>
      </w:r>
      <w:r w:rsidR="00DE166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, including HYAL2 which encode</w:t>
      </w:r>
      <w:r w:rsidR="004B44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</w:t>
      </w:r>
      <w:r w:rsidR="00DE1660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n enzyme with weak activity toward high molecular mass HA</w:t>
      </w:r>
      <w:r w:rsidR="009B4F1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/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&lt;EndNote&gt;&lt;Cite&gt;&lt;Author&gt;Lepperdinger&lt;/Author&gt;&lt;Year&gt;1998&lt;/Year&gt;&lt;RecNum&gt;1800&lt;/RecNum&gt;&lt;DisplayText&gt;&lt;style face="superscript"&gt;[78]&lt;/style&gt;&lt;/DisplayText&gt;&lt;record&gt;&lt;rec-number&gt;1800&lt;/rec-number&gt;&lt;foreign-keys&gt;&lt;key app="EN" db-id="zdfesdx2m00v2je2wzp5xxwrtvdexfve5pe9" timestamp="0"&gt;1800&lt;/key&gt;&lt;/foreign-keys&gt;&lt;ref-type name="Journal Article"&gt;17&lt;/ref-type&gt;&lt;contributors&gt;&lt;authors&gt;&lt;author&gt;Lepperdinger, G.&lt;/author&gt;&lt;author&gt;Strobl, B.&lt;/author&gt;&lt;author&gt;Kreil, G.&lt;/author&gt;&lt;/authors&gt;&lt;/contributors&gt;&lt;auth-address&gt;Institute of Molecular Biology, Austrian Academy of Sciences, Billrothstrabetae 11, A-5020 Salzburg, Austria.&lt;/auth-address&gt;&lt;titles&gt;&lt;title&gt;HYAL2, a human gene expressed in many cells, encodes a lysosomal hyaluronidase with a novel type of specificity&lt;/title&gt;&lt;secondary-title&gt;J Biol Chem&lt;/secondary-title&gt;&lt;alt-title&gt;The Journal of biological chemistry&lt;/alt-title&gt;&lt;/titles&gt;&lt;periodical&gt;&lt;full-title&gt;Journal of Biological Chemistry&lt;/full-title&gt;&lt;abbr-1&gt;J. Biol. Chem.&lt;/abbr-1&gt;&lt;abbr-2&gt;J Biol Chem&lt;/abbr-2&gt;&lt;/periodical&gt;&lt;pages&gt;22466-70&lt;/pages&gt;&lt;volume&gt;273&lt;/volume&gt;&lt;number&gt;35&lt;/number&gt;&lt;reprint-edition&gt;In File&lt;/reprint-edition&gt;&lt;keywords&gt;&lt;keyword&gt;Amino Acid Sequence&lt;/keyword&gt;&lt;keyword&gt;Animals&lt;/keyword&gt;&lt;keyword&gt;Base Sequence&lt;/keyword&gt;&lt;keyword&gt;DNA, Complementary&lt;/keyword&gt;&lt;keyword&gt;Humans&lt;/keyword&gt;&lt;keyword&gt;Hyaluronoglucosaminidase/chemistry/*genetics/metabolism&lt;/keyword&gt;&lt;keyword&gt;Lysosomes/*enzymology&lt;/keyword&gt;&lt;keyword&gt;Molecular Sequence Data&lt;/keyword&gt;&lt;keyword&gt;Sequence Homology, Amino Acid&lt;/keyword&gt;&lt;keyword&gt;Subcellular Fractions/enzymology&lt;/keyword&gt;&lt;keyword&gt;Substrate Specificity&lt;/keyword&gt;&lt;/keywords&gt;&lt;dates&gt;&lt;year&gt;1998&lt;/year&gt;&lt;pub-dates&gt;&lt;date&gt;Aug 28&lt;/date&gt;&lt;/pub-dates&gt;&lt;/dates&gt;&lt;isbn&gt;0021-9258 (Print)&amp;#xD;0021-9258 (Linking)&lt;/isbn&gt;&lt;accession-num&gt;9712871&lt;/accession-num&gt;&lt;label&gt;1887&lt;/label&gt;&lt;urls&gt;&lt;related-urls&gt;&lt;url&gt;http://www.ncbi.nlm.nih.gov/pubmed/9712871&lt;/url&gt;&lt;/related-urls&gt;&lt;/urls&gt;&lt;/record&gt;&lt;/Cite&gt;&lt;/EndNote&gt;</w:instrText>
      </w:r>
      <w:r w:rsidR="009B4F1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78]</w:t>
      </w:r>
      <w:r w:rsidR="009B4F1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9B4F1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410F5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nd map</w:t>
      </w:r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ped in close proximity to HYAL1</w:t>
      </w:r>
      <w:r w:rsidR="00410F5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TdHJvYmw8L0F1dGhvcj48WWVhcj4xOTk4PC9ZZWFyPjxS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TdHJvYmw8L0F1dGhvcj48WWVhcj4xOTk4PC9ZZWFyPjxS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410F5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410F5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79]</w:t>
      </w:r>
      <w:r w:rsidR="00410F5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9B4F1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.</w:t>
      </w:r>
      <w:r w:rsidR="0086400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="0086400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Bioinformatic</w:t>
      </w:r>
      <w:proofErr w:type="spellEnd"/>
      <w:r w:rsidR="0086400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pproaches revealed two </w:t>
      </w:r>
      <w:proofErr w:type="spellStart"/>
      <w:r w:rsidR="0086400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andemly</w:t>
      </w:r>
      <w:proofErr w:type="spellEnd"/>
      <w:r w:rsidR="0086400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repeated groups of three genes</w:t>
      </w:r>
      <w:r w:rsidR="00F92E8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, which mapped to</w:t>
      </w:r>
      <w:r w:rsidR="0086400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human chromosome 3p21.3 (</w:t>
      </w:r>
      <w:r w:rsidR="009A225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centromere-</w:t>
      </w:r>
      <w:r w:rsidR="00864002"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HYAL2</w:t>
      </w:r>
      <w:r w:rsidR="0086400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-</w:t>
      </w:r>
      <w:r w:rsidR="00864002"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HYAL1</w:t>
      </w:r>
      <w:r w:rsidR="0086400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-</w:t>
      </w:r>
      <w:r w:rsidR="00864002"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HYAL3</w:t>
      </w:r>
      <w:r w:rsidR="009A2253"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-telomere</w:t>
      </w:r>
      <w:r w:rsidR="0086400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)</w:t>
      </w:r>
      <w:r w:rsidR="00F92E8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XZWk8L0F1dGhvcj48WWVhcj4xOTk2PC9ZZWFyPjxSZWNO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=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XZWk8L0F1dGhvcj48WWVhcj4xOTk2PC9ZZWFyPjxSZWNO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=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F92E8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F92E8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80]</w:t>
      </w:r>
      <w:r w:rsidR="00F92E8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B557B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86400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nd 7q31</w:t>
      </w:r>
      <w:r w:rsidR="00F92E8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.3</w:t>
      </w:r>
      <w:r w:rsidR="0086400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(</w:t>
      </w:r>
      <w:r w:rsidR="009A225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centromere-</w:t>
      </w:r>
      <w:r w:rsidR="009A2253"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SPAM1</w:t>
      </w:r>
      <w:r w:rsidR="009A225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-</w:t>
      </w:r>
      <w:r w:rsidR="009A2253"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HYAL4</w:t>
      </w:r>
      <w:r w:rsidR="009A225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-</w:t>
      </w:r>
      <w:r w:rsidR="00864002"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HYALP1</w:t>
      </w:r>
      <w:r w:rsidR="009A2253"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-telomere</w:t>
      </w:r>
      <w:r w:rsidR="0086400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)</w:t>
      </w:r>
      <w:r w:rsidR="00F92E8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Dc29rYTwvQXV0aG9yPjxZZWFyPjE5OTk8L1llYXI+PFJl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</w:fldData>
        </w:fldCha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Dc29rYTwvQXV0aG9yPjxZZWFyPjE5OTk8L1llYXI+PFJl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</w:fldData>
        </w:fldCha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F92E8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F92E8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7E2DAE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81,</w:t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82]</w:t>
      </w:r>
      <w:r w:rsidR="00F92E8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86400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</w:t>
      </w:r>
      <w:r w:rsidR="0088352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An additional gene, </w:t>
      </w:r>
      <w:r w:rsidR="00883524"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Hyal5</w:t>
      </w:r>
      <w:r w:rsidR="0088352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, is found downstream of </w:t>
      </w:r>
      <w:r w:rsidR="00883524"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Spam1</w:t>
      </w:r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in mice</w:t>
      </w:r>
      <w:r w:rsidR="0088352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/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&lt;EndNote&gt;&lt;Cite&gt;&lt;Author&gt;Kim&lt;/Author&gt;&lt;Year&gt;2005&lt;/Year&gt;&lt;RecNum&gt;2444&lt;/RecNum&gt;&lt;DisplayText&gt;&lt;style face="superscript"&gt;[83]&lt;/style&gt;&lt;/DisplayText&gt;&lt;record&gt;&lt;rec-number&gt;2444&lt;/rec-number&gt;&lt;foreign-keys&gt;&lt;key app="EN" db-id="zdfesdx2m00v2je2wzp5xxwrtvdexfve5pe9" timestamp="0"&gt;2444&lt;/key&gt;&lt;/foreign-keys&gt;&lt;ref-type name="Journal Article"&gt;17&lt;/ref-type&gt;&lt;contributors&gt;&lt;authors&gt;&lt;author&gt;Kim,E.&lt;/author&gt;&lt;author&gt;Baba,D.&lt;/author&gt;&lt;author&gt;Kimura,M.&lt;/author&gt;&lt;author&gt;Yamashita,M.&lt;/author&gt;&lt;author&gt;Kashiwabara,S.&lt;/author&gt;&lt;author&gt;Baba,T.&lt;/author&gt;&lt;/authors&gt;&lt;/contributors&gt;&lt;auth-address&gt;Graduate School of Life and Environmental Sciences, University of Tsukuba, Tsukuba Science City, Ibaraki 305-8572, Japan&lt;/auth-address&gt;&lt;titles&gt;&lt;title&gt;Identification of a hyaluronidase, Hyal5, involved in penetration of mouse sperm through cumulus mass&lt;/title&gt;&lt;secondary-title&gt;Proc Natl Acad Sci U.S.A&lt;/secondary-title&gt;&lt;/titles&gt;&lt;pages&gt;18028-33&lt;/pages&gt;&lt;volume&gt;102&lt;/volume&gt;&lt;number&gt;50&lt;/number&gt;&lt;reprint-edition&gt;Not in File&lt;/reprint-edition&gt;&lt;keywords&gt;&lt;keyword&gt;Acrosome&lt;/keyword&gt;&lt;keyword&gt;Acrosome Reaction&lt;/keyword&gt;&lt;keyword&gt;CELLS&lt;/keyword&gt;&lt;keyword&gt;CHROMOSOME&lt;/keyword&gt;&lt;keyword&gt;FUNCTION&lt;/keyword&gt;&lt;keyword&gt;GENE&lt;/keyword&gt;&lt;keyword&gt;HYALURONAN&lt;/keyword&gt;&lt;keyword&gt;HYALURONIDASE&lt;/keyword&gt;&lt;keyword&gt;HYDROLYSIS&lt;/keyword&gt;&lt;keyword&gt;INHIBITOR&lt;/keyword&gt;&lt;keyword&gt;Japan&lt;/keyword&gt;&lt;keyword&gt;MEMBRANE&lt;/keyword&gt;&lt;keyword&gt;MOUSE&lt;/keyword&gt;&lt;keyword&gt;PH-20&lt;/keyword&gt;&lt;keyword&gt;Plasma&lt;/keyword&gt;&lt;keyword&gt;PROTEIN&lt;/keyword&gt;&lt;keyword&gt;SPERM&lt;/keyword&gt;&lt;keyword&gt;Sperm Tail&lt;/keyword&gt;&lt;keyword&gt;Tail&lt;/keyword&gt;&lt;keyword&gt;TESTIS&lt;/keyword&gt;&lt;/keywords&gt;&lt;dates&gt;&lt;year&gt;2005&lt;/year&gt;&lt;pub-dates&gt;&lt;date&gt;12/13/2005&lt;/date&gt;&lt;/pub-dates&gt;&lt;/dates&gt;&lt;accession-num&gt;16330764&lt;/accession-num&gt;&lt;label&gt;2544&lt;/label&gt;&lt;urls&gt;&lt;related-urls&gt;&lt;url&gt;http://www.ncbi.nlm.nih.gov/pubmed/16330764&lt;/url&gt;&lt;/related-urls&gt;&lt;/urls&gt;&lt;/record&gt;&lt;/Cite&gt;&lt;/EndNote&gt;</w:instrText>
      </w:r>
      <w:r w:rsidR="0088352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83]</w:t>
      </w:r>
      <w:r w:rsidR="0088352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88352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.</w:t>
      </w:r>
      <w:r w:rsidR="00B557B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These genes were identified as putative </w:t>
      </w:r>
      <w:proofErr w:type="spellStart"/>
      <w:r w:rsidR="005D448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yaluronidase</w:t>
      </w:r>
      <w:proofErr w:type="spellEnd"/>
      <w:r w:rsidR="005D448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B557B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homologues based on sequence conservation but further studies demonstrated that </w:t>
      </w:r>
      <w:r w:rsidR="005D4486"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HYALP1</w:t>
      </w:r>
      <w:r w:rsidR="005D448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is an</w:t>
      </w:r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expressed </w:t>
      </w:r>
      <w:proofErr w:type="spellStart"/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pseudogene</w:t>
      </w:r>
      <w:proofErr w:type="spellEnd"/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in humans</w:t>
      </w:r>
      <w:r w:rsidR="005D448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/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&lt;EndNote&gt;&lt;Cite&gt;&lt;Author&gt;Csoka&lt;/Author&gt;&lt;Year&gt;1999&lt;/Year&gt;&lt;RecNum&gt;1885&lt;/RecNum&gt;&lt;DisplayText&gt;&lt;style face="superscript"&gt;[81]&lt;/style&gt;&lt;/DisplayText&gt;&lt;record&gt;&lt;rec-number&gt;1885&lt;/rec-number&gt;&lt;foreign-keys&gt;&lt;key app="EN" db-id="zdfesdx2m00v2je2wzp5xxwrtvdexfve5pe9" timestamp="0"&gt;1885&lt;/key&gt;&lt;/foreign-keys&gt;&lt;ref-type name="Journal Article"&gt;17&lt;/ref-type&gt;&lt;contributors&gt;&lt;authors&gt;&lt;author&gt;Csoka, A. B.&lt;/author&gt;&lt;author&gt;Scherer, S. W.&lt;/author&gt;&lt;author&gt;Stern, R.&lt;/author&gt;&lt;/authors&gt;&lt;/contributors&gt;&lt;auth-address&gt;Department of Gerontology, University Medical School of Debrecen, Debrecen, H-4012, Hungary.&lt;/auth-address&gt;&lt;titles&gt;&lt;title&gt;Expression analysis of six paralogous human hyaluronidase genes clustered on chromosomes 3p21 and 7q31&lt;/title&gt;&lt;secondary-title&gt;Genomics&lt;/secondary-title&gt;&lt;alt-title&gt;Genomics&lt;/alt-title&gt;&lt;/titles&gt;&lt;periodical&gt;&lt;full-title&gt;Genomics&lt;/full-title&gt;&lt;abbr-1&gt;Genomics&lt;/abbr-1&gt;&lt;abbr-2&gt;Genomics&lt;/abbr-2&gt;&lt;/periodical&gt;&lt;alt-periodical&gt;&lt;full-title&gt;Genomics&lt;/full-title&gt;&lt;abbr-1&gt;Genomics&lt;/abbr-1&gt;&lt;abbr-2&gt;Genomics&lt;/abbr-2&gt;&lt;/alt-periodical&gt;&lt;pages&gt;356-61&lt;/pages&gt;&lt;volume&gt;60&lt;/volume&gt;&lt;number&gt;3&lt;/number&gt;&lt;reprint-edition&gt;In File&lt;/reprint-edition&gt;&lt;keywords&gt;&lt;keyword&gt;Amino Acid Sequence&lt;/keyword&gt;&lt;keyword&gt;Blotting, Northern&lt;/keyword&gt;&lt;keyword&gt;Chromosomes, Human, Pair 3/*genetics&lt;/keyword&gt;&lt;keyword&gt;Chromosomes, Human, Pair 7/*genetics&lt;/keyword&gt;&lt;keyword&gt;Databases, Factual&lt;/keyword&gt;&lt;keyword&gt;Gene Expression&lt;/keyword&gt;&lt;keyword&gt;Gene Library&lt;/keyword&gt;&lt;keyword&gt;Humans&lt;/keyword&gt;&lt;keyword&gt;Hyaluronoglucosaminidase/*genetics&lt;/keyword&gt;&lt;keyword&gt;Molecular Sequence Data&lt;/keyword&gt;&lt;keyword&gt;Sequence Homology, Amino Acid&lt;/keyword&gt;&lt;/keywords&gt;&lt;dates&gt;&lt;year&gt;1999&lt;/year&gt;&lt;pub-dates&gt;&lt;date&gt;Sep 15&lt;/date&gt;&lt;/pub-dates&gt;&lt;/dates&gt;&lt;isbn&gt;0888-7543 (Print)&amp;#xD;0888-7543 (Linking)&lt;/isbn&gt;&lt;accession-num&gt;10493834&lt;/accession-num&gt;&lt;label&gt;1972&lt;/label&gt;&lt;urls&gt;&lt;related-urls&gt;&lt;url&gt;http://www.ncbi.nlm.nih.gov/pubmed/10493834&lt;/url&gt;&lt;/related-urls&gt;&lt;/urls&gt;&lt;electronic-resource-num&gt;10.1006/geno.1999.5876&lt;/electronic-resource-num&gt;&lt;/record&gt;&lt;/Cite&gt;&lt;/EndNote&gt;</w:instrText>
      </w:r>
      <w:r w:rsidR="005D448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81]</w:t>
      </w:r>
      <w:r w:rsidR="005D448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5D448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, HYAL4 encodes a </w:t>
      </w:r>
      <w:proofErr w:type="spellStart"/>
      <w:r w:rsidR="005D448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chon</w:t>
      </w:r>
      <w:r w:rsidR="00B557B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droitinase</w:t>
      </w:r>
      <w:proofErr w:type="spellEnd"/>
      <w:r w:rsidR="005D448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DaGF0ZWw8L0F1dGhvcj48WWVhcj4yMDEwPC9ZZWFyPjxS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DaGF0ZWw8L0F1dGhvcj48WWVhcj4yMDEwPC9ZZWFyPjxS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5D448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5D448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7E2DAE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84,</w:t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85]</w:t>
      </w:r>
      <w:r w:rsidR="005D448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88352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, and HYAL3 has no detectable </w:t>
      </w:r>
      <w:r w:rsidR="00883524"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in vitro</w:t>
      </w:r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ctivity</w:t>
      </w:r>
      <w:r w:rsidR="0088352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IYXJhZGE8L0F1dGhvcj48WWVhcj4yMDA3PC9ZZWFyPjxS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</w:fldData>
        </w:fldCha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IYXJhZGE8L0F1dGhvcj48WWVhcj4yMDA3PC9ZZWFyPjxS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</w:fldData>
        </w:fldCha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88352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88352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2C3AD6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86,87]</w:t>
      </w:r>
      <w:r w:rsidR="0088352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B557B9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.</w:t>
      </w:r>
      <w:r w:rsidR="004B44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dditional</w:t>
      </w:r>
      <w:r w:rsidR="0088352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expression studies </w:t>
      </w:r>
      <w:r w:rsidR="004B44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using</w:t>
      </w:r>
      <w:r w:rsidR="00990DD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human and m</w:t>
      </w:r>
      <w:r w:rsidR="004B44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ouse tissues</w:t>
      </w:r>
      <w:r w:rsidR="00990DD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4B44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showed </w:t>
      </w:r>
      <w:r w:rsidR="0088352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that </w:t>
      </w:r>
      <w:r w:rsidR="00883524"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HYAL1</w:t>
      </w:r>
      <w:r w:rsidR="00990DD5"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/Hyal1</w:t>
      </w:r>
      <w:r w:rsidR="0088352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, </w:t>
      </w:r>
      <w:r w:rsidR="00883524"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HYAL2</w:t>
      </w:r>
      <w:r w:rsidR="00990DD5"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/Hyal2</w:t>
      </w:r>
      <w:r w:rsidR="0088352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, and </w:t>
      </w:r>
      <w:r w:rsidR="00883524"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HYAL3</w:t>
      </w:r>
      <w:r w:rsidR="00990DD5"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/Hyal3</w:t>
      </w:r>
      <w:r w:rsidR="0088352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re broadly expressed in somatic </w:t>
      </w:r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issues</w:t>
      </w:r>
      <w:r w:rsidR="00990DD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Dc29rYTwvQXV0aG9yPjxZZWFyPjE5OTk8L1llYXI+PFJl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</w:fldData>
        </w:fldCha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Dc29rYTwvQXV0aG9yPjxZZWFyPjE5OTk8L1llYXI+PFJl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</w:fldData>
        </w:fldCha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990DD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990DD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7E2DAE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81,</w:t>
      </w:r>
      <w:r w:rsidR="002C3AD6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88]</w:t>
      </w:r>
      <w:r w:rsidR="00990DD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88352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, while the expression of </w:t>
      </w:r>
      <w:r w:rsidR="00883524"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SPAM1</w:t>
      </w:r>
      <w:r w:rsidR="0088352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is limited </w:t>
      </w:r>
      <w:r w:rsidR="00990DD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primarily </w:t>
      </w:r>
      <w:r w:rsidR="00883524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o the testes</w:t>
      </w:r>
      <w:r w:rsidR="00990DD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Kb25lczwvQXV0aG9yPjxZZWFyPjE5OTU8L1llYXI+PFJl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Kb25lczwvQXV0aG9yPjxZZWFyPjE5OTU8L1llYXI+PFJl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990DD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990DD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75]</w:t>
      </w:r>
      <w:r w:rsidR="00990DD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990DD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nd HYAL4 </w:t>
      </w:r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o skeletal muscle and placenta</w:t>
      </w:r>
      <w:r w:rsidR="00990DD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/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&lt;EndNote&gt;&lt;Cite&gt;&lt;Author&gt;Csoka&lt;/Author&gt;&lt;Year&gt;1999&lt;/Year&gt;&lt;RecNum&gt;1885&lt;/RecNum&gt;&lt;DisplayText&gt;&lt;style face="superscript"&gt;[81]&lt;/style&gt;&lt;/DisplayText&gt;&lt;record&gt;&lt;rec-number&gt;1885&lt;/rec-number&gt;&lt;foreign-keys&gt;&lt;key app="EN" db-id="zdfesdx2m00v2je2wzp5xxwrtvdexfve5pe9" timestamp="0"&gt;1885&lt;/key&gt;&lt;/foreign-keys&gt;&lt;ref-type name="Journal Article"&gt;17&lt;/ref-type&gt;&lt;contributors&gt;&lt;authors&gt;&lt;author&gt;Csoka, A. B.&lt;/author&gt;&lt;author&gt;Scherer, S. W.&lt;/author&gt;&lt;author&gt;Stern, R.&lt;/author&gt;&lt;/authors&gt;&lt;/contributors&gt;&lt;auth-address&gt;Department of Gerontology, University Medical School of Debrecen, Debrecen, H-4012, Hungary.&lt;/auth-address&gt;&lt;titles&gt;&lt;title&gt;Expression analysis of six paralogous human hyaluronidase genes clustered on chromosomes 3p21 and 7q31&lt;/title&gt;&lt;secondary-title&gt;Genomics&lt;/secondary-title&gt;&lt;alt-title&gt;Genomics&lt;/alt-title&gt;&lt;/titles&gt;&lt;periodical&gt;&lt;full-title&gt;Genomics&lt;/full-title&gt;&lt;abbr-1&gt;Genomics&lt;/abbr-1&gt;&lt;abbr-2&gt;Genomics&lt;/abbr-2&gt;&lt;/periodical&gt;&lt;alt-periodical&gt;&lt;full-title&gt;Genomics&lt;/full-title&gt;&lt;abbr-1&gt;Genomics&lt;/abbr-1&gt;&lt;abbr-2&gt;Genomics&lt;/abbr-2&gt;&lt;/alt-periodical&gt;&lt;pages&gt;356-61&lt;/pages&gt;&lt;volume&gt;60&lt;/volume&gt;&lt;number&gt;3&lt;/number&gt;&lt;reprint-edition&gt;In File&lt;/reprint-edition&gt;&lt;keywords&gt;&lt;keyword&gt;Amino Acid Sequence&lt;/keyword&gt;&lt;keyword&gt;Blotting, Northern&lt;/keyword&gt;&lt;keyword&gt;Chromosomes, Human, Pair 3/*genetics&lt;/keyword&gt;&lt;keyword&gt;Chromosomes, Human, Pair 7/*genetics&lt;/keyword&gt;&lt;keyword&gt;Databases, Factual&lt;/keyword&gt;&lt;keyword&gt;Gene Expression&lt;/keyword&gt;&lt;keyword&gt;Gene Library&lt;/keyword&gt;&lt;keyword&gt;Humans&lt;/keyword&gt;&lt;keyword&gt;Hyaluronoglucosaminidase/*genetics&lt;/keyword&gt;&lt;keyword&gt;Molecular Sequence Data&lt;/keyword&gt;&lt;keyword&gt;Sequence Homology, Amino Acid&lt;/keyword&gt;&lt;/keywords&gt;&lt;dates&gt;&lt;year&gt;1999&lt;/year&gt;&lt;pub-dates&gt;&lt;date&gt;Sep 15&lt;/date&gt;&lt;/pub-dates&gt;&lt;/dates&gt;&lt;isbn&gt;0888-7543 (Print)&amp;#xD;0888-7543 (Linking)&lt;/isbn&gt;&lt;accession-num&gt;10493834&lt;/accession-num&gt;&lt;label&gt;1972&lt;/label&gt;&lt;urls&gt;&lt;related-urls&gt;&lt;url&gt;http://www.ncbi.nlm.nih.gov/pubmed/10493834&lt;/url&gt;&lt;/related-urls&gt;&lt;/urls&gt;&lt;electronic-resource-num&gt;10.1006/geno.1999.5876&lt;/electronic-resource-num&gt;&lt;/record&gt;&lt;/Cite&gt;&lt;/EndNote&gt;</w:instrText>
      </w:r>
      <w:r w:rsidR="00990DD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81]</w:t>
      </w:r>
      <w:r w:rsidR="00990DD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990DD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.</w:t>
      </w:r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C13B8E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The recently described HA binding/</w:t>
      </w:r>
      <w:proofErr w:type="spellStart"/>
      <w:r w:rsidR="00C13B8E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degradative</w:t>
      </w:r>
      <w:proofErr w:type="spellEnd"/>
      <w:r w:rsidR="00C13B8E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protein, KIAA1199, is expressed in many tissues including brain, lung, pancreas, testis and ovary but is not expre</w:t>
      </w:r>
      <w:r w:rsidR="007E2DAE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ssed in liver, kidney or spleen</w:t>
      </w:r>
      <w:r w:rsidR="0096550D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NaWNoaXNoaXRhPC9BdXRob3I+PFllYXI+MjAwNjwvWWVh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</w:fldData>
        </w:fldChar>
      </w:r>
      <w:r w:rsidR="002C3AD6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2C3AD6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NaWNoaXNoaXRhPC9BdXRob3I+PFllYXI+MjAwNjwvWWVh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</w:fldData>
        </w:fldChar>
      </w:r>
      <w:r w:rsidR="002C3AD6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2C3AD6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2C3AD6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96550D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96550D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2C3AD6" w:rsidRPr="00BF125F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89]</w:t>
      </w:r>
      <w:r w:rsidR="0096550D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96550D" w:rsidRPr="00BF125F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.</w:t>
      </w:r>
      <w:r w:rsidR="00990DD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</w:p>
    <w:p w:rsidR="00990DD5" w:rsidRPr="00BF125F" w:rsidRDefault="00990DD5" w:rsidP="00BF125F">
      <w:pPr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pP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</w:p>
    <w:p w:rsidR="002D353C" w:rsidRPr="00BF125F" w:rsidRDefault="00277D0D" w:rsidP="00BF125F">
      <w:pPr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</w:pPr>
      <w:r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>H</w:t>
      </w:r>
      <w:r w:rsidR="0096550D"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>YALURONIDASE</w:t>
      </w:r>
      <w:r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 xml:space="preserve"> </w:t>
      </w:r>
      <w:r w:rsidR="00B52A59"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>D</w:t>
      </w:r>
      <w:r w:rsidR="0096550D"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>EFICIENCIES</w:t>
      </w:r>
      <w:r w:rsidR="002D353C"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 xml:space="preserve"> </w:t>
      </w:r>
    </w:p>
    <w:p w:rsidR="00FF7C4A" w:rsidRPr="00BF125F" w:rsidRDefault="00BC1EF9" w:rsidP="00BF125F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</w:pP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lastRenderedPageBreak/>
        <w:t xml:space="preserve">The first </w:t>
      </w:r>
      <w:r w:rsidR="004B44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individual to be i</w:t>
      </w:r>
      <w:r w:rsidR="00277D0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dentified </w:t>
      </w:r>
      <w:r w:rsidR="004B44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with a </w:t>
      </w:r>
      <w:proofErr w:type="spellStart"/>
      <w:r w:rsidR="004B44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yaluronidase</w:t>
      </w:r>
      <w:proofErr w:type="spellEnd"/>
      <w:r w:rsidR="004B44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deficiency was a young girl who had mild short stature, mild facial </w:t>
      </w:r>
      <w:proofErr w:type="spellStart"/>
      <w:r w:rsidR="004B44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dysmorphism</w:t>
      </w:r>
      <w:proofErr w:type="spellEnd"/>
      <w:r w:rsidR="004B44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including a flattened nasal bridge, a bifid uvula and a </w:t>
      </w:r>
      <w:proofErr w:type="spellStart"/>
      <w:r w:rsidR="004B44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ubmucosal</w:t>
      </w:r>
      <w:proofErr w:type="spellEnd"/>
      <w:r w:rsidR="004B44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cleft palate, and </w:t>
      </w:r>
      <w:r w:rsidR="001815B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</w:t>
      </w:r>
      <w:r w:rsidR="004B44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presenting complaint of multiple </w:t>
      </w:r>
      <w:proofErr w:type="spellStart"/>
      <w:r w:rsidR="004B44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periarticular</w:t>
      </w:r>
      <w:proofErr w:type="spellEnd"/>
      <w:r w:rsidR="004B44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soft tissue masses involving both large and small joints; there was no evidence of visceral or neurological involvement. Histological and </w:t>
      </w:r>
      <w:proofErr w:type="spellStart"/>
      <w:r w:rsidR="004B44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ultrastructural</w:t>
      </w:r>
      <w:proofErr w:type="spellEnd"/>
      <w:r w:rsidR="004B44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nalyses of biopsies showed the </w:t>
      </w:r>
      <w:proofErr w:type="spellStart"/>
      <w:r w:rsidR="004B44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periarticular</w:t>
      </w:r>
      <w:proofErr w:type="spellEnd"/>
      <w:r w:rsidR="004B44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masses to have a </w:t>
      </w:r>
      <w:proofErr w:type="spellStart"/>
      <w:r w:rsidR="004B44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ynovium</w:t>
      </w:r>
      <w:proofErr w:type="spellEnd"/>
      <w:r w:rsidR="004B44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that was massively expanded with macrophages containing numerous lysosomes </w:t>
      </w:r>
      <w:r w:rsidR="001815B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containing</w:t>
      </w:r>
      <w:r w:rsidR="004B44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="004B44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fibrillar</w:t>
      </w:r>
      <w:proofErr w:type="spellEnd"/>
      <w:r w:rsidR="004B44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storage material; the skin showed similar pathology with fibroblasts containing </w:t>
      </w:r>
      <w:r w:rsidR="001815B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increased </w:t>
      </w:r>
      <w:r w:rsidR="004B44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numbers of lysosomes with excess macromolecular substrate. This work suggested some type of </w:t>
      </w:r>
      <w:proofErr w:type="spellStart"/>
      <w:r w:rsidR="004B44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lysosomal</w:t>
      </w:r>
      <w:proofErr w:type="spellEnd"/>
      <w:r w:rsidR="004B44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storage disorder.</w:t>
      </w:r>
      <w:r w:rsidR="00277D0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4B44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Early biochemical investigations disclosed markedly elevated levels of serum HA and a deficiency of acid pH optim</w:t>
      </w:r>
      <w:r w:rsidR="001815B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um</w:t>
      </w:r>
      <w:r w:rsidR="004B44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="004B44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yaluronidase</w:t>
      </w:r>
      <w:proofErr w:type="spellEnd"/>
      <w:r w:rsidR="004B44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196C6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(and </w:t>
      </w:r>
      <w:proofErr w:type="spellStart"/>
      <w:r w:rsidR="00196C6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chondroitinase</w:t>
      </w:r>
      <w:proofErr w:type="spellEnd"/>
      <w:r w:rsidR="00196C6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) </w:t>
      </w:r>
      <w:r w:rsidR="004B44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and the condition, a new </w:t>
      </w:r>
      <w:proofErr w:type="spellStart"/>
      <w:r w:rsidR="004B44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lysosomal</w:t>
      </w:r>
      <w:proofErr w:type="spellEnd"/>
      <w:r w:rsidR="004B44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storage disorder, was</w:t>
      </w:r>
      <w:r w:rsidR="00313B4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4B44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termed </w:t>
      </w:r>
      <w:proofErr w:type="spellStart"/>
      <w:r w:rsidR="00976F9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m</w:t>
      </w:r>
      <w:r w:rsidR="004B44F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u</w:t>
      </w:r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copolysaccharidosis</w:t>
      </w:r>
      <w:proofErr w:type="spellEnd"/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IX</w:t>
      </w:r>
      <w:r w:rsidR="00252B1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OYXRvd2ljejwvQXV0aG9yPjxZZWFyPjE5OTY8L1llYXI+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==
</w:fldData>
        </w:fldCha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OYXRvd2ljejwvQXV0aG9yPjxZZWFyPjE5OTY8L1llYXI+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==
</w:fldData>
        </w:fldCha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252B1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252B1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2C3AD6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90]</w:t>
      </w:r>
      <w:r w:rsidR="00252B1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252B1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</w:t>
      </w:r>
      <w:r w:rsidR="00AD7A3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</w:t>
      </w:r>
      <w:r w:rsidR="00252B1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his patient was </w:t>
      </w:r>
      <w:r w:rsidR="00DE197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ubsequently found</w:t>
      </w:r>
      <w:r w:rsidR="00252B1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to </w:t>
      </w:r>
      <w:r w:rsidR="00AD7A3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have a 1361del37ins14 mutation in </w:t>
      </w:r>
      <w:r w:rsidR="00AD7A3F"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HYAL1</w:t>
      </w:r>
      <w:r w:rsidR="00AD7A3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that </w:t>
      </w:r>
      <w:r w:rsidR="00EB07B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wa</w:t>
      </w:r>
      <w:r w:rsidR="00AD7A3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 predicted to result in a premature stop codon on one allele, and a c.G1412A (p.Glu268Lys) on the other allele; n</w:t>
      </w:r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o HYAL1 activity was detectable</w:t>
      </w:r>
      <w:r w:rsidR="00252B1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UcmlnZ3MtUmFpbmU8L0F1dGhvcj48WWVhcj4xOTk5PC9Z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</w:fldData>
        </w:fldCha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UcmlnZ3MtUmFpbmU8L0F1dGhvcj48WWVhcj4xOTk5PC9Z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</w:fldData>
        </w:fldCha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252B1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252B1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2C3AD6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91]</w:t>
      </w:r>
      <w:r w:rsidR="00252B1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252B1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. Three a</w:t>
      </w:r>
      <w:r w:rsidR="00FF7C4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dditional patients with HYAL1 deficiency have since been </w:t>
      </w:r>
      <w:r w:rsidR="001815B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identified </w:t>
      </w:r>
      <w:r w:rsidR="00FF7C4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in a consanguineous family of Saudi Arabian origin</w:t>
      </w:r>
      <w:r w:rsidR="00252B1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JbXVuZG88L0F1dGhvcj48WWVhcj4yMDExPC9ZZWFyPjxS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</w:fldData>
        </w:fldCha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JbXVuZG88L0F1dGhvcj48WWVhcj4yMDExPC9ZZWFyPjxS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</w:fldData>
        </w:fldCha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252B1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252B1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2C3AD6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92]</w:t>
      </w:r>
      <w:r w:rsidR="00252B1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FF7C4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The </w:t>
      </w:r>
      <w:proofErr w:type="spellStart"/>
      <w:r w:rsidR="00FF7C4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proband</w:t>
      </w:r>
      <w:proofErr w:type="spellEnd"/>
      <w:r w:rsidR="00FF7C4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in this family was initially </w:t>
      </w:r>
      <w:r w:rsidR="001815B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characteriz</w:t>
      </w:r>
      <w:r w:rsidR="00FF7C4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ed with idiopathic juvenile arthritis</w:t>
      </w:r>
      <w:r w:rsidR="00AD7A3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252B1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hat</w:t>
      </w:r>
      <w:r w:rsidR="00FF7C4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did not respond to treatment with </w:t>
      </w:r>
      <w:r w:rsidR="00252B1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non-steroidal anti-inflammatory drugs</w:t>
      </w:r>
      <w:r w:rsidR="00FF7C4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 </w:t>
      </w:r>
      <w:r w:rsidR="00DE197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</w:t>
      </w:r>
      <w:r w:rsidR="00FF7C4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wo siblings of the </w:t>
      </w:r>
      <w:proofErr w:type="spellStart"/>
      <w:r w:rsidR="00FF7C4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proband</w:t>
      </w:r>
      <w:proofErr w:type="spellEnd"/>
      <w:r w:rsidR="00FF7C4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were </w:t>
      </w:r>
      <w:r w:rsidR="00DE197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subsequently </w:t>
      </w:r>
      <w:r w:rsidR="00FF7C4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f</w:t>
      </w:r>
      <w:r w:rsidR="00AD7A3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ound to have joint abnormalities including joint effusions, synovial proliferation, and cysts. No serum HYAL1 activity was detected in any of the patients and all of them were homozygous for a c.104delT (p.Val35AlafsX25)</w:t>
      </w:r>
      <w:r w:rsidR="001815B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mutation</w:t>
      </w:r>
      <w:r w:rsidR="00AD7A3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.</w:t>
      </w:r>
      <w:r w:rsidR="00252B1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FF7C4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7F0BD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he phenotype</w:t>
      </w:r>
      <w:r w:rsidR="00196C6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</w:t>
      </w:r>
      <w:r w:rsidR="007F0BD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of </w:t>
      </w:r>
      <w:r w:rsidR="00DE197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ll 4 individuals</w:t>
      </w:r>
      <w:r w:rsidR="007F0BD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DE197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with HYAL1 deficiency </w:t>
      </w:r>
      <w:r w:rsidR="00196C6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re</w:t>
      </w:r>
      <w:r w:rsidR="00DE197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less severe than </w:t>
      </w:r>
      <w:r w:rsidR="001815B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that </w:t>
      </w:r>
      <w:r w:rsidR="00DE197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predicted </w:t>
      </w:r>
      <w:r w:rsidR="001815B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for human </w:t>
      </w:r>
      <w:proofErr w:type="spellStart"/>
      <w:r w:rsidR="001815B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yaluronidase</w:t>
      </w:r>
      <w:proofErr w:type="spellEnd"/>
      <w:r w:rsidR="001815B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deficiency </w:t>
      </w:r>
      <w:r w:rsidR="00196C6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based on </w:t>
      </w:r>
      <w:r w:rsidR="00DE197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</w:t>
      </w:r>
      <w:r w:rsidR="007F0BD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he broad distribution of HA in the human body and </w:t>
      </w:r>
      <w:r w:rsidR="00DE197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the significance of HA in many developmental and remodeling processes. Taken together, this information </w:t>
      </w:r>
      <w:r w:rsidR="007F0BD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uggest</w:t>
      </w:r>
      <w:r w:rsidR="00DE197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</w:t>
      </w:r>
      <w:r w:rsidR="007F0BD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that other enzymes </w:t>
      </w:r>
      <w:r w:rsidR="00196C6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(partially) </w:t>
      </w:r>
      <w:r w:rsidR="007F0BD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compensate for the deficiency </w:t>
      </w:r>
      <w:r w:rsidR="00EB07B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of</w:t>
      </w:r>
      <w:r w:rsidR="007F0BD3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HYAL1.</w:t>
      </w:r>
    </w:p>
    <w:p w:rsidR="007F0BD3" w:rsidRPr="00BF125F" w:rsidRDefault="007F0BD3" w:rsidP="00BF125F">
      <w:pPr>
        <w:spacing w:after="0" w:line="360" w:lineRule="auto"/>
        <w:ind w:firstLineChars="200" w:firstLine="480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</w:pP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Consistent with the phenotype of </w:t>
      </w:r>
      <w:r w:rsidR="00DE197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persons with </w:t>
      </w:r>
      <w:proofErr w:type="spellStart"/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mucopolysaccharidosis</w:t>
      </w:r>
      <w:proofErr w:type="spellEnd"/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IX, a </w:t>
      </w:r>
      <w:r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Hyal1</w:t>
      </w:r>
      <w:r w:rsidRPr="00BF125F">
        <w:rPr>
          <w:rFonts w:ascii="Book Antiqua" w:hAnsi="Book Antiqua" w:cs="Times New Roman"/>
          <w:i/>
          <w:color w:val="000000" w:themeColor="text1"/>
          <w:sz w:val="24"/>
          <w:szCs w:val="24"/>
          <w:vertAlign w:val="superscript"/>
          <w:lang w:val="en-US"/>
        </w:rPr>
        <w:t>-/-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mouse model did not show a</w:t>
      </w:r>
      <w:r w:rsidR="00DE197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generalized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ccumulation of HA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NYXJ0aW48L0F1dGhvcj48WWVhcj4yMDA4PC9ZZWFyPjxS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</w:fldData>
        </w:fldCha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NYXJ0aW48L0F1dGhvcj48WWVhcj4yMDA4PC9ZZWFyPjxS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</w:fldData>
        </w:fldCha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2C3AD6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93]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The only detectable phenotype was a progressive loss of articular cartilage proteoglycan in the knee joint,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lastRenderedPageBreak/>
        <w:t xml:space="preserve">starting as early as 3 </w:t>
      </w:r>
      <w:proofErr w:type="spellStart"/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mo</w:t>
      </w:r>
      <w:proofErr w:type="spellEnd"/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of age. The mild phenotype in the mouse model is likely due</w:t>
      </w:r>
      <w:r w:rsidR="00DE197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, at least in part,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to compensation by </w:t>
      </w:r>
      <w:r w:rsidR="00DE197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certain </w:t>
      </w:r>
      <w:proofErr w:type="spellStart"/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exoglycosidase</w:t>
      </w:r>
      <w:proofErr w:type="spellEnd"/>
      <w:r w:rsidR="00DE197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ctivities, as mice defi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cient in both HYAL1 and β-</w:t>
      </w:r>
      <w:proofErr w:type="spellStart"/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exosaminidase</w:t>
      </w:r>
      <w:r w:rsidR="001815B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</w:t>
      </w:r>
      <w:proofErr w:type="spellEnd"/>
      <w:r w:rsidR="00DE197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 and B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(</w:t>
      </w:r>
      <w:r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Hyal1</w:t>
      </w:r>
      <w:r w:rsidRPr="00BF125F">
        <w:rPr>
          <w:rFonts w:ascii="Book Antiqua" w:hAnsi="Book Antiqua" w:cs="Times New Roman"/>
          <w:i/>
          <w:color w:val="000000" w:themeColor="text1"/>
          <w:sz w:val="24"/>
          <w:szCs w:val="24"/>
          <w:vertAlign w:val="superscript"/>
          <w:lang w:val="en-US"/>
        </w:rPr>
        <w:t>-/-</w:t>
      </w:r>
      <w:proofErr w:type="spellStart"/>
      <w:r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Hexa</w:t>
      </w:r>
      <w:proofErr w:type="spellEnd"/>
      <w:r w:rsidRPr="00BF125F">
        <w:rPr>
          <w:rFonts w:ascii="Book Antiqua" w:hAnsi="Book Antiqua" w:cs="Times New Roman"/>
          <w:i/>
          <w:color w:val="000000" w:themeColor="text1"/>
          <w:sz w:val="24"/>
          <w:szCs w:val="24"/>
          <w:vertAlign w:val="superscript"/>
          <w:lang w:val="en-US"/>
        </w:rPr>
        <w:t>-/-</w:t>
      </w:r>
      <w:proofErr w:type="spellStart"/>
      <w:r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Hexb</w:t>
      </w:r>
      <w:proofErr w:type="spellEnd"/>
      <w:r w:rsidRPr="00BF125F">
        <w:rPr>
          <w:rFonts w:ascii="Book Antiqua" w:hAnsi="Book Antiqua" w:cs="Times New Roman"/>
          <w:i/>
          <w:color w:val="000000" w:themeColor="text1"/>
          <w:sz w:val="24"/>
          <w:szCs w:val="24"/>
          <w:vertAlign w:val="superscript"/>
          <w:lang w:val="en-US"/>
        </w:rPr>
        <w:t>-/-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) </w:t>
      </w:r>
      <w:r w:rsidR="0069005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showed global HA accumulation that was significantly higher than that in either </w:t>
      </w:r>
      <w:r w:rsidR="00690058"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Hyal1</w:t>
      </w:r>
      <w:r w:rsidR="00690058" w:rsidRPr="00BF125F">
        <w:rPr>
          <w:rFonts w:ascii="Book Antiqua" w:hAnsi="Book Antiqua" w:cs="Times New Roman"/>
          <w:i/>
          <w:color w:val="000000" w:themeColor="text1"/>
          <w:sz w:val="24"/>
          <w:szCs w:val="24"/>
          <w:vertAlign w:val="superscript"/>
          <w:lang w:val="en-US"/>
        </w:rPr>
        <w:t>-/-</w:t>
      </w:r>
      <w:r w:rsidR="00690058" w:rsidRPr="00BF125F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  <w:lang w:val="en-US"/>
        </w:rPr>
        <w:t xml:space="preserve"> </w:t>
      </w:r>
      <w:r w:rsidR="0069005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or </w:t>
      </w:r>
      <w:proofErr w:type="spellStart"/>
      <w:r w:rsidR="00690058"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Hexa</w:t>
      </w:r>
      <w:proofErr w:type="spellEnd"/>
      <w:r w:rsidR="00690058" w:rsidRPr="00BF125F">
        <w:rPr>
          <w:rFonts w:ascii="Book Antiqua" w:hAnsi="Book Antiqua" w:cs="Times New Roman"/>
          <w:i/>
          <w:color w:val="000000" w:themeColor="text1"/>
          <w:sz w:val="24"/>
          <w:szCs w:val="24"/>
          <w:vertAlign w:val="superscript"/>
          <w:lang w:val="en-US"/>
        </w:rPr>
        <w:t>-/-</w:t>
      </w:r>
      <w:proofErr w:type="spellStart"/>
      <w:r w:rsidR="00690058"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Hexb</w:t>
      </w:r>
      <w:proofErr w:type="spellEnd"/>
      <w:r w:rsidR="00690058" w:rsidRPr="00BF125F">
        <w:rPr>
          <w:rFonts w:ascii="Book Antiqua" w:hAnsi="Book Antiqua" w:cs="Times New Roman"/>
          <w:i/>
          <w:color w:val="000000" w:themeColor="text1"/>
          <w:sz w:val="24"/>
          <w:szCs w:val="24"/>
          <w:vertAlign w:val="superscript"/>
          <w:lang w:val="en-US"/>
        </w:rPr>
        <w:t>-/-</w:t>
      </w:r>
      <w:r w:rsidR="0069005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mice</w:t>
      </w:r>
      <w:r w:rsidR="00EB07B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HdXNodWxhazwvQXV0aG9yPjxZZWFyPjIwMTI8L1llYXI+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</w:fldData>
        </w:fldCha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HdXNodWxhazwvQXV0aG9yPjxZZWFyPjIwMTI8L1llYXI+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</w:fldData>
        </w:fldCha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EB07B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EB07B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2C3AD6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94]</w:t>
      </w:r>
      <w:r w:rsidR="00EB07B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69005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.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 </w:t>
      </w:r>
      <w:r w:rsidR="0069005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It seems likely that except in the joints</w:t>
      </w:r>
      <w:r w:rsidR="001815B5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69005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he levels of β-</w:t>
      </w:r>
      <w:proofErr w:type="spellStart"/>
      <w:r w:rsidR="0069005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exosaminidase</w:t>
      </w:r>
      <w:proofErr w:type="spellEnd"/>
      <w:r w:rsidR="0069005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nd β-</w:t>
      </w:r>
      <w:proofErr w:type="spellStart"/>
      <w:r w:rsidR="0069005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glucuronidase</w:t>
      </w:r>
      <w:proofErr w:type="spellEnd"/>
      <w:r w:rsidR="0069005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re adequate to compensate for HYAL1 deficiency</w:t>
      </w:r>
      <w:r w:rsidR="00EB07B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in mice</w:t>
      </w:r>
      <w:r w:rsidR="00B0626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, and by extrapolation, in humans as well</w:t>
      </w:r>
      <w:r w:rsidR="0069005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.</w:t>
      </w:r>
      <w:r w:rsidR="00EB07B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A8526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Interestingly, female </w:t>
      </w:r>
      <w:r w:rsidR="00A8526B"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Hyal1</w:t>
      </w:r>
      <w:r w:rsidR="00A8526B" w:rsidRPr="00BF125F">
        <w:rPr>
          <w:rFonts w:ascii="Book Antiqua" w:hAnsi="Book Antiqua" w:cs="Times New Roman"/>
          <w:i/>
          <w:color w:val="000000" w:themeColor="text1"/>
          <w:sz w:val="24"/>
          <w:szCs w:val="24"/>
          <w:vertAlign w:val="superscript"/>
          <w:lang w:val="en-US"/>
        </w:rPr>
        <w:t>-/-</w:t>
      </w:r>
      <w:r w:rsidR="00A8526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mice had prolonged fertility</w:t>
      </w:r>
      <w:r w:rsidR="00DE197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;</w:t>
      </w:r>
      <w:r w:rsidR="00A8526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DE197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he basis for this is currently unclear</w:t>
      </w:r>
      <w:r w:rsidR="00A8526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EdW1hcmVzcS1Eb2lyb248L0F1dGhvcj48WWVhcj4yMDEy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</w:fldData>
        </w:fldCha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EdW1hcmVzcS1Eb2lyb248L0F1dGhvcj48WWVhcj4yMDEy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</w:fldData>
        </w:fldCha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A8526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A8526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2C3AD6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95]</w:t>
      </w:r>
      <w:r w:rsidR="00A8526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A8526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.</w:t>
      </w:r>
    </w:p>
    <w:p w:rsidR="00FF7C4A" w:rsidRPr="00BF125F" w:rsidRDefault="00FF7C4A" w:rsidP="00BF125F">
      <w:pPr>
        <w:spacing w:after="0" w:line="360" w:lineRule="auto"/>
        <w:ind w:firstLineChars="200" w:firstLine="480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</w:pP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HYAL2 is a broadly expressed </w:t>
      </w:r>
      <w:proofErr w:type="spellStart"/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glycosylphosphatidylinositol</w:t>
      </w:r>
      <w:proofErr w:type="spellEnd"/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-linked cell surface protein </w:t>
      </w:r>
      <w:r w:rsidR="0069005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whose localization and activity have been controversial. Its activity is weak, but has been successfully demonstrated toward high molecular mass HA </w:t>
      </w:r>
      <w:r w:rsidR="00B0626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which it appears to cl</w:t>
      </w:r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eave to 20 </w:t>
      </w:r>
      <w:proofErr w:type="spellStart"/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kDa</w:t>
      </w:r>
      <w:proofErr w:type="spellEnd"/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fragments</w:t>
      </w:r>
      <w:r w:rsidR="0069005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MZXBwZXJkaW5nZXI8L0F1dGhvcj48WWVhcj4yMDAxPC9Z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</w:fldData>
        </w:fldCha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MZXBwZXJkaW5nZXI8L0F1dGhvcj48WWVhcj4yMDAxPC9Z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</w:fldData>
        </w:fldCha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69005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69005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7E2DAE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86,</w:t>
      </w:r>
      <w:r w:rsidR="002C3AD6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96]</w:t>
      </w:r>
      <w:r w:rsidR="0069005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69005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</w:t>
      </w:r>
      <w:r w:rsidR="00B0626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YAL2</w:t>
      </w:r>
      <w:r w:rsidR="0069005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interact</w:t>
      </w:r>
      <w:r w:rsidR="00B0626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</w:t>
      </w:r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with CD44 and NHE1 proteins</w:t>
      </w:r>
      <w:r w:rsidR="0069005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EdXRlcm1lPC9BdXRob3I+PFllYXI+MjAwOTwvWWVhcj48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</w:fldData>
        </w:fldCha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EdXRlcm1lPC9BdXRob3I+PFllYXI+MjAwOTwvWWVhcj48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</w:fldData>
        </w:fldCha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69005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69005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7E2DAE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97,</w:t>
      </w:r>
      <w:r w:rsidR="002C3AD6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98]</w:t>
      </w:r>
      <w:r w:rsidR="0069005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69005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, which </w:t>
      </w:r>
      <w:r w:rsidR="00B0626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has </w:t>
      </w:r>
      <w:r w:rsidR="0069005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led to </w:t>
      </w:r>
      <w:r w:rsidR="00457BC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he</w:t>
      </w:r>
      <w:r w:rsidR="0069005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model</w:t>
      </w:r>
      <w:r w:rsidR="00457BC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shown in Figure 3,</w:t>
      </w:r>
      <w:r w:rsidR="0069005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B0626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proposing</w:t>
      </w:r>
      <w:r w:rsidR="0069005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that HYAL2 initiate</w:t>
      </w:r>
      <w:r w:rsidR="00B0626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</w:t>
      </w:r>
      <w:r w:rsidR="0069005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the breakdown of extracellular HA</w:t>
      </w:r>
      <w:r w:rsidR="008855E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, in partnership with </w:t>
      </w:r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the Na/H </w:t>
      </w:r>
      <w:r w:rsidR="007E1AF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exchanger isoform 1 (</w:t>
      </w:r>
      <w:r w:rsidR="008855E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NHE1</w:t>
      </w:r>
      <w:r w:rsidR="007E1AF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)</w:t>
      </w:r>
      <w:r w:rsidR="008855E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which acidifie</w:t>
      </w:r>
      <w:r w:rsidR="00B0626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</w:t>
      </w:r>
      <w:r w:rsidR="008855E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the local environment</w:t>
      </w:r>
      <w:r w:rsidR="00B0626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TdGVybjwvQXV0aG9yPjxZZWFyPjIwMDM8L1llYXI+PFJl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==
</w:fldData>
        </w:fldChar>
      </w:r>
      <w:r w:rsidR="008C302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8C302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TdGVybjwvQXV0aG9yPjxZZWFyPjIwMDM8L1llYXI+PFJl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==
</w:fldData>
        </w:fldChar>
      </w:r>
      <w:r w:rsidR="008C302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8C302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8C302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B0626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B0626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39]</w:t>
      </w:r>
      <w:r w:rsidR="00B0626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8855E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</w:t>
      </w:r>
      <w:r w:rsidR="00DE197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hat model further proposes that f</w:t>
      </w:r>
      <w:r w:rsidR="008855E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ragments generated by HYAL2 </w:t>
      </w:r>
      <w:r w:rsidR="00DE197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re</w:t>
      </w:r>
      <w:r w:rsidR="008855E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internalized by receptor-mediated endocytosis.  The generation of a </w:t>
      </w:r>
      <w:r w:rsidR="008855E1"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Hyal2</w:t>
      </w:r>
      <w:r w:rsidR="008855E1" w:rsidRPr="00BF125F">
        <w:rPr>
          <w:rFonts w:ascii="Book Antiqua" w:hAnsi="Book Antiqua" w:cs="Times New Roman"/>
          <w:i/>
          <w:color w:val="000000" w:themeColor="text1"/>
          <w:sz w:val="24"/>
          <w:szCs w:val="24"/>
          <w:vertAlign w:val="superscript"/>
          <w:lang w:val="en-US"/>
        </w:rPr>
        <w:t>-/-</w:t>
      </w:r>
      <w:r w:rsidR="008855E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mouse which exhibited mild anemia, craniofacial abnormalities, and evidence of pre-weaning lethality, did not completely support this model, as </w:t>
      </w:r>
      <w:r w:rsidR="00DE197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generalized storage of </w:t>
      </w:r>
      <w:r w:rsidR="008855E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HA was not </w:t>
      </w:r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detected</w:t>
      </w:r>
      <w:r w:rsidR="008855E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KYWRpbjwvQXV0aG9yPjxZZWFyPjIwMDg8L1llYXI+PFJl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</w:fldData>
        </w:fldCha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KYWRpbjwvQXV0aG9yPjxZZWFyPjIwMDg8L1llYXI+PFJl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</w:fldData>
        </w:fldCha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8855E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8855E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2C3AD6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99]</w:t>
      </w:r>
      <w:r w:rsidR="008855E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8855E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However, further studies demonstrated </w:t>
      </w:r>
      <w:r w:rsidR="00DE197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ubstantial (</w:t>
      </w:r>
      <w:r w:rsidR="008C6622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2/3)</w:t>
      </w:r>
      <w:r w:rsidR="008855E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pre-weaning lethality in </w:t>
      </w:r>
      <w:r w:rsidR="008855E1"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Hyal2</w:t>
      </w:r>
      <w:r w:rsidR="008855E1" w:rsidRPr="00BF125F">
        <w:rPr>
          <w:rFonts w:ascii="Book Antiqua" w:hAnsi="Book Antiqua" w:cs="Times New Roman"/>
          <w:i/>
          <w:color w:val="000000" w:themeColor="text1"/>
          <w:sz w:val="24"/>
          <w:szCs w:val="24"/>
          <w:vertAlign w:val="superscript"/>
          <w:lang w:val="en-US"/>
        </w:rPr>
        <w:t>-/-</w:t>
      </w:r>
      <w:r w:rsidR="008855E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mice and severe cardiopulmonary dysfunction leading to death in 5</w:t>
      </w:r>
      <w:r w:rsidR="00B0626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4</w:t>
      </w:r>
      <w:r w:rsidR="008855E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% of </w:t>
      </w:r>
      <w:r w:rsidR="008855E1"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Hyal2</w:t>
      </w:r>
      <w:r w:rsidR="008855E1" w:rsidRPr="00BF125F">
        <w:rPr>
          <w:rFonts w:ascii="Book Antiqua" w:hAnsi="Book Antiqua" w:cs="Times New Roman"/>
          <w:i/>
          <w:color w:val="000000" w:themeColor="text1"/>
          <w:sz w:val="24"/>
          <w:szCs w:val="24"/>
          <w:vertAlign w:val="superscript"/>
          <w:lang w:val="en-US"/>
        </w:rPr>
        <w:t>-/-</w:t>
      </w:r>
      <w:r w:rsidR="008855E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mice by an average of </w:t>
      </w:r>
      <w:r w:rsidR="00B0626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3.2</w:t>
      </w:r>
      <w:r w:rsidR="008855E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="008855E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mo</w:t>
      </w:r>
      <w:proofErr w:type="spellEnd"/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of age</w:t>
      </w:r>
      <w:r w:rsidR="00DA051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/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&lt;EndNote&gt;&lt;Cite&gt;&lt;Author&gt;Chowdhury&lt;/Author&gt;&lt;Year&gt;2013&lt;/Year&gt;&lt;RecNum&gt;3144&lt;/RecNum&gt;&lt;DisplayText&gt;&lt;style face="superscript"&gt;[100]&lt;/style&gt;&lt;/DisplayText&gt;&lt;record&gt;&lt;rec-number&gt;3144&lt;/rec-number&gt;&lt;foreign-keys&gt;&lt;key app="EN" db-id="zdfesdx2m00v2je2wzp5xxwrtvdexfve5pe9" timestamp="0"&gt;3144&lt;/key&gt;&lt;/foreign-keys&gt;&lt;ref-type name="Journal Article"&gt;17&lt;/ref-type&gt;&lt;contributors&gt;&lt;authors&gt;&lt;author&gt;Chowdhury,B.&lt;/author&gt;&lt;author&gt;Hemming,R.&lt;/author&gt;&lt;author&gt;Hombach-Klonisch,S.&lt;/author&gt;&lt;author&gt;Flamion,B.&lt;/author&gt;&lt;author&gt;Triggs-Raine,B.&lt;/author&gt;&lt;/authors&gt;&lt;/contributors&gt;&lt;auth-address&gt;From the Departments of Biochemistry and Medical Genetics&lt;/auth-address&gt;&lt;titles&gt;&lt;title&gt;Murine hyaluronidase 2 deficiency results in extracellular hyaluronan accumulation and severe cardiopulmonary dysfunction&lt;/title&gt;&lt;secondary-title&gt;J.Biol.Chem.&lt;/secondary-title&gt;&lt;/titles&gt;&lt;pages&gt;520-528&lt;/pages&gt;&lt;volume&gt;288&lt;/volume&gt;&lt;number&gt;1&lt;/number&gt;&lt;reprint-edition&gt;Not in File&lt;/reprint-edition&gt;&lt;keywords&gt;&lt;keyword&gt;Biochemistry&lt;/keyword&gt;&lt;keyword&gt;DEFICIENCY&lt;/keyword&gt;&lt;keyword&gt;EXTRACELLULAR MATRIX&lt;/keyword&gt;&lt;keyword&gt;Fibrosis&lt;/keyword&gt;&lt;keyword&gt;FUNCTION&lt;/keyword&gt;&lt;keyword&gt;GENETICS&lt;/keyword&gt;&lt;keyword&gt;Heart&lt;/keyword&gt;&lt;keyword&gt;HUMAN&lt;/keyword&gt;&lt;keyword&gt;Humans&lt;/keyword&gt;&lt;keyword&gt;HYALURONAN&lt;/keyword&gt;&lt;keyword&gt;HYALURONIDASE&lt;/keyword&gt;&lt;keyword&gt;Hypertrophy&lt;/keyword&gt;&lt;keyword&gt;KNOCKOUT&lt;/keyword&gt;&lt;keyword&gt;LINKING&lt;/keyword&gt;&lt;keyword&gt;Lung&lt;/keyword&gt;&lt;keyword&gt;Mice&lt;/keyword&gt;&lt;keyword&gt;MOUSE&lt;/keyword&gt;&lt;keyword&gt;pathology&lt;/keyword&gt;&lt;keyword&gt;Phenotype&lt;/keyword&gt;&lt;keyword&gt;PROTEIN&lt;/keyword&gt;&lt;keyword&gt;SERUM&lt;/keyword&gt;&lt;keyword&gt;STRUCTURE&lt;/keyword&gt;&lt;/keywords&gt;&lt;dates&gt;&lt;year&gt;2013&lt;/year&gt;&lt;pub-dates&gt;&lt;date&gt;1/4/2013&lt;/date&gt;&lt;/pub-dates&gt;&lt;/dates&gt;&lt;label&gt;3253&lt;/label&gt;&lt;urls&gt;&lt;related-urls&gt;&lt;url&gt;http://www.ncbi.nlm.nih.gov/pubmed/23172227&lt;/url&gt;&lt;/related-urls&gt;&lt;/urls&gt;&lt;electronic-resource-num&gt;M112.393629 [pii];10.1074/jbc.M112.393629 [doi]&lt;/electronic-resource-num&gt;&lt;/record&gt;&lt;/Cite&gt;&lt;/EndNote&gt;</w:instrText>
      </w:r>
      <w:r w:rsidR="00DA051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2C3AD6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100]</w:t>
      </w:r>
      <w:r w:rsidR="00DA051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DA051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</w:t>
      </w:r>
      <w:r w:rsidR="00B0626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</w:t>
      </w:r>
      <w:r w:rsidR="00DA051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ccumulati</w:t>
      </w:r>
      <w:r w:rsidR="00B0626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ng</w:t>
      </w:r>
      <w:r w:rsidR="00DA051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extracellular HA in the heart, lung, and serum</w:t>
      </w:r>
      <w:r w:rsidR="00B0626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of these mice </w:t>
      </w:r>
      <w:r w:rsidR="00DA051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was of higher than average molecular mass, consistent with the </w:t>
      </w:r>
      <w:r w:rsidR="00DE197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model </w:t>
      </w:r>
      <w:r w:rsidR="00DA051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hat H</w:t>
      </w:r>
      <w:r w:rsidR="00DE197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YAL2</w:t>
      </w:r>
      <w:r w:rsidR="00DA051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may be important in initiating the </w:t>
      </w:r>
      <w:proofErr w:type="spellStart"/>
      <w:r w:rsidR="00B0626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depolymerization</w:t>
      </w:r>
      <w:proofErr w:type="spellEnd"/>
      <w:r w:rsidR="00B0626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DA051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of HA in the extracellular matrix.</w:t>
      </w:r>
      <w:r w:rsidR="008855E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DA051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The </w:t>
      </w:r>
      <w:r w:rsidR="00B0626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pre-weaning lethality</w:t>
      </w:r>
      <w:r w:rsidR="00DA051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in th</w:t>
      </w:r>
      <w:r w:rsidR="00DE197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e</w:t>
      </w:r>
      <w:r w:rsidR="00DA051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mice suggests that a complete deficiency of HYAL2 may cause a severe</w:t>
      </w:r>
      <w:r w:rsidR="00B0626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,</w:t>
      </w:r>
      <w:r w:rsidR="00DA051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if not lethal</w:t>
      </w:r>
      <w:r w:rsidR="00B06268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,</w:t>
      </w:r>
      <w:r w:rsidR="00DA051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condition in humans</w:t>
      </w:r>
      <w:r w:rsidR="00DE197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, although the genetic background may provide important modifying effects that might eith</w:t>
      </w:r>
      <w:r w:rsidR="00B374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er mitigate or exacerbate any of the above mentioned monogenic biosynthetic or catabolic enzyme disorders</w:t>
      </w:r>
      <w:r w:rsidR="00DA051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.</w:t>
      </w:r>
    </w:p>
    <w:p w:rsidR="003731CD" w:rsidRPr="00BF125F" w:rsidRDefault="00FF7C4A" w:rsidP="00BF125F">
      <w:pPr>
        <w:spacing w:after="0" w:line="360" w:lineRule="auto"/>
        <w:ind w:firstLineChars="200" w:firstLine="480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pP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lastRenderedPageBreak/>
        <w:t xml:space="preserve">HYAL3 is broadly but weakly expressed in somatic cells. Although it is homologous to the other </w:t>
      </w:r>
      <w:proofErr w:type="spellStart"/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yaluronidases</w:t>
      </w:r>
      <w:proofErr w:type="spellEnd"/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, no activity has been clearly associated with the enzyme</w:t>
      </w:r>
      <w:r w:rsidR="00A8526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IYXJhZGE8L0F1dGhvcj48WWVhcj4yMDA3PC9ZZWFyPjxS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</w:fldData>
        </w:fldCha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IYXJhZGE8L0F1dGhvcj48WWVhcj4yMDA3PC9ZZWFyPjxS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</w:fldData>
        </w:fldCha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A8526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A8526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7E2DAE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86,</w:t>
      </w:r>
      <w:r w:rsidR="002C3AD6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87]</w:t>
      </w:r>
      <w:r w:rsidR="00A8526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</w:t>
      </w:r>
      <w:r w:rsidR="00A8526B"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Hyal3</w:t>
      </w:r>
      <w:r w:rsidR="00A8526B" w:rsidRPr="00BF125F">
        <w:rPr>
          <w:rFonts w:ascii="Book Antiqua" w:hAnsi="Book Antiqua" w:cs="Times New Roman"/>
          <w:i/>
          <w:color w:val="000000" w:themeColor="text1"/>
          <w:sz w:val="24"/>
          <w:szCs w:val="24"/>
          <w:vertAlign w:val="superscript"/>
          <w:lang w:val="en-US"/>
        </w:rPr>
        <w:t>-/-</w:t>
      </w:r>
      <w:r w:rsidR="00A8526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mice did not accumulate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HA, </w:t>
      </w:r>
      <w:r w:rsidR="00A8526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nd the only detectable phenotype was a minor change in the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B374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histopathology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of the lungs</w:t>
      </w:r>
      <w:r w:rsidR="00252B1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BdG11cmk8L0F1dGhvcj48WWVhcj4yMDA4PC9ZZWFyPjxS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</w:fldData>
        </w:fldCha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BdG11cmk8L0F1dGhvcj48WWVhcj4yMDA4PC9ZZWFyPjxS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</w:fldData>
        </w:fldCha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252B1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252B1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2C3AD6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101]</w:t>
      </w:r>
      <w:r w:rsidR="00252B1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</w:t>
      </w:r>
      <w:r w:rsidR="00A8526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owever,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A8526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the overexpression of HYAL3 in </w:t>
      </w:r>
      <w:r w:rsidR="00B374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cultured baby hamster kidney </w:t>
      </w:r>
      <w:r w:rsidR="00A8526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cells </w:t>
      </w:r>
      <w:r w:rsidR="00B374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resulted in </w:t>
      </w:r>
      <w:r w:rsidR="00A8526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increase</w:t>
      </w:r>
      <w:r w:rsidR="00B374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d</w:t>
      </w:r>
      <w:r w:rsidR="00A8526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HYAL1 activity, suggesting a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role </w:t>
      </w:r>
      <w:r w:rsidR="00A8526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for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YAL</w:t>
      </w:r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3 in HA metabolism</w:t>
      </w:r>
      <w:r w:rsidR="00252B1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IZW1taW5nPC9BdXRob3I+PFllYXI+MjAwODwvWWVhcj48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</w:fldData>
        </w:fldCha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IZW1taW5nPC9BdXRob3I+PFllYXI+MjAwODwvWWVhcj48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</w:fldData>
        </w:fldCha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252B1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252B1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2C3AD6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87]</w:t>
      </w:r>
      <w:r w:rsidR="00252B1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68212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</w:t>
      </w:r>
    </w:p>
    <w:p w:rsidR="008B1CC6" w:rsidRPr="00BF125F" w:rsidRDefault="008B1CC6" w:rsidP="00BF125F">
      <w:pPr>
        <w:spacing w:after="0" w:line="360" w:lineRule="auto"/>
        <w:ind w:firstLineChars="200" w:firstLine="480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pP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PH-20 </w:t>
      </w:r>
      <w:r w:rsidR="00A8526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(SPAM1)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plays a role in both penetration of the cumulus barrier and binding of the </w:t>
      </w:r>
      <w:proofErr w:type="spellStart"/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zona</w:t>
      </w:r>
      <w:proofErr w:type="spellEnd"/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pellucida</w:t>
      </w:r>
      <w:proofErr w:type="spellEnd"/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during fertilization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MaW48L0F1dGhvcj48WWVhcj4xOTk0PC9ZZWFyPjxSZWNO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</w:fldData>
        </w:fldCha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MaW48L0F1dGhvcj48WWVhcj4xOTk0PC9ZZWFyPjxSZWNO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</w:fldData>
        </w:fldCha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7E2DAE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102,</w:t>
      </w:r>
      <w:r w:rsidR="002C3AD6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103]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.  When it was initially mapped to human chromosome 7q31 and shown to be specifically expressed in the testes, it was thought that mutations in the gene might be ident</w:t>
      </w:r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ified as a cause of infertility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Kb25lczwvQXV0aG9yPjxZZWFyPjE5OTU8L1llYXI+PFJl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Kb25lczwvQXV0aG9yPjxZZWFyPjE5OTU8L1llYXI+PFJl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</w:fldData>
        </w:fldCha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F312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F312AF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75]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A8526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, but no reports of mutations have been made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.</w:t>
      </w:r>
      <w:r w:rsidR="00DA051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Studies in </w:t>
      </w:r>
      <w:r w:rsidR="00DA051D"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Spam1</w:t>
      </w:r>
      <w:r w:rsidR="00DA051D" w:rsidRPr="00BF125F">
        <w:rPr>
          <w:rFonts w:ascii="Book Antiqua" w:hAnsi="Book Antiqua" w:cs="Times New Roman"/>
          <w:i/>
          <w:color w:val="000000" w:themeColor="text1"/>
          <w:sz w:val="24"/>
          <w:szCs w:val="24"/>
          <w:vertAlign w:val="superscript"/>
          <w:lang w:val="en-US"/>
        </w:rPr>
        <w:t>-/-</w:t>
      </w:r>
      <w:r w:rsidR="00DA051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mice have not provided </w:t>
      </w:r>
      <w:r w:rsidR="00B374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insights regarding</w:t>
      </w:r>
      <w:r w:rsidR="00DA051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phenotype</w:t>
      </w:r>
      <w:r w:rsidR="00B374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(s)</w:t>
      </w:r>
      <w:r w:rsidR="00DA051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that might be associated with human SPAM1 mutations because HYAL5 in mice can compensate for SPAM1</w:t>
      </w:r>
      <w:r w:rsidR="007E2DAE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deficiency</w:t>
      </w:r>
      <w:r w:rsidR="00DA051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CYWJhPC9BdXRob3I+PFllYXI+MjAwMjwvWWVhcj48UmVj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</w:fldData>
        </w:fldCha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CYWJhPC9BdXRob3I+PFllYXI+MjAwMjwvWWVhcj48UmVj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</w:fldData>
        </w:fldCha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2C3AD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DA051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r>
      <w:r w:rsidR="00DA051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separate"/>
      </w:r>
      <w:r w:rsidR="002C3AD6"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  <w:lang w:val="en-US"/>
        </w:rPr>
        <w:t>[104-106]</w:t>
      </w:r>
      <w:r w:rsidR="00DA051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fldChar w:fldCharType="end"/>
      </w:r>
      <w:r w:rsidR="00DA051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.</w:t>
      </w:r>
    </w:p>
    <w:p w:rsidR="005F4EE8" w:rsidRPr="00BF125F" w:rsidRDefault="005F4EE8" w:rsidP="00BF125F">
      <w:pPr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pPr>
    </w:p>
    <w:p w:rsidR="00DA051D" w:rsidRPr="00BF125F" w:rsidRDefault="007E2DAE" w:rsidP="00BF125F">
      <w:pPr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val="en-US" w:eastAsia="zh-CN"/>
        </w:rPr>
      </w:pPr>
      <w:r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 w:eastAsia="zh-CN"/>
        </w:rPr>
        <w:t>CONCLUSION</w:t>
      </w:r>
    </w:p>
    <w:p w:rsidR="00992254" w:rsidRPr="00BF125F" w:rsidRDefault="00DA051D" w:rsidP="00BF125F">
      <w:pPr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</w:pP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It is clear that the range of condition</w:t>
      </w:r>
      <w:r w:rsidR="00A8526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 that result from abnormalities in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HA metabolizing enzymes is </w:t>
      </w:r>
      <w:r w:rsidR="00B374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only partially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understood. </w:t>
      </w:r>
      <w:r w:rsidR="00B374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Monogenic dysfunction of enzymes involved in HA synthesis and HA catabolism can have marked phenotypic effects that can involve many tissues and organ systems. It is likely that </w:t>
      </w:r>
      <w:r w:rsidR="00A8526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he </w:t>
      </w:r>
      <w:r w:rsidR="00CE20A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ongoing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broad </w:t>
      </w:r>
      <w:r w:rsidR="00A8526B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pplication of next generation sequencing </w:t>
      </w:r>
      <w:r w:rsidR="00CE20A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o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CE20A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identify the causes of </w:t>
      </w:r>
      <w:r w:rsidR="00B374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unexplained phenotypes in humans will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identify novel human conditions that result from variations in the HYAL and HAS enzymes</w:t>
      </w:r>
      <w:r w:rsidR="00B374A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nd broaden the spectrum of already described conditions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, furthering our understanding of their </w:t>
      </w:r>
      <w:r w:rsidRPr="00BF125F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in vivo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function</w:t>
      </w:r>
      <w:r w:rsidR="00196C6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.</w:t>
      </w:r>
    </w:p>
    <w:p w:rsidR="00992254" w:rsidRPr="00BF125F" w:rsidRDefault="00992254" w:rsidP="00BF125F">
      <w:pPr>
        <w:spacing w:after="0" w:line="360" w:lineRule="auto"/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</w:pP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br w:type="page"/>
      </w:r>
    </w:p>
    <w:p w:rsidR="00102C7D" w:rsidRPr="00BF125F" w:rsidRDefault="00992254" w:rsidP="00BF125F">
      <w:pPr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val="en-US" w:eastAsia="zh-CN"/>
        </w:rPr>
      </w:pPr>
      <w:r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 w:eastAsia="zh-CN"/>
        </w:rPr>
        <w:lastRenderedPageBreak/>
        <w:t>REFERENCES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1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Laurent TC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Fraser JR.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>FASEB J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1992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6</w:t>
      </w:r>
      <w:r w:rsidRPr="00BF125F">
        <w:rPr>
          <w:rFonts w:ascii="Book Antiqua" w:eastAsia="宋体" w:hAnsi="Book Antiqua" w:cs="宋体"/>
          <w:sz w:val="24"/>
          <w:szCs w:val="24"/>
        </w:rPr>
        <w:t>: 2397-2404 [PMID: 1563592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2 </w:t>
      </w:r>
      <w:proofErr w:type="spellStart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>Itano</w:t>
      </w:r>
      <w:proofErr w:type="spellEnd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 xml:space="preserve"> N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Kimat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K. Mammalian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synthases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>IUBMB Life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2002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54</w:t>
      </w:r>
      <w:r w:rsidRPr="00BF125F">
        <w:rPr>
          <w:rFonts w:ascii="Book Antiqua" w:eastAsia="宋体" w:hAnsi="Book Antiqua" w:cs="宋体"/>
          <w:sz w:val="24"/>
          <w:szCs w:val="24"/>
        </w:rPr>
        <w:t>: 195-199 [PMID: 12512858 DOI: 10.1080/15216540214929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3 </w:t>
      </w:r>
      <w:r w:rsidRPr="00BF125F">
        <w:rPr>
          <w:rFonts w:ascii="Book Antiqua" w:eastAsia="宋体" w:hAnsi="Book Antiqua" w:cs="宋体"/>
          <w:b/>
          <w:sz w:val="24"/>
          <w:szCs w:val="24"/>
        </w:rPr>
        <w:t>Laurent TC,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Fraser JRE. Catabolism of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. In: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enrikse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JH, editor Degradation of Bioactive Substances: Physiology and Pathology. Boca Raton: CRC Press, 1991: 249-265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4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Fraser JR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Laurent TC, Laurent UB.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: its nature, distribution, functions and turnover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>J Intern Med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1997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242</w:t>
      </w:r>
      <w:r w:rsidRPr="00BF125F">
        <w:rPr>
          <w:rFonts w:ascii="Book Antiqua" w:eastAsia="宋体" w:hAnsi="Book Antiqua" w:cs="宋体"/>
          <w:sz w:val="24"/>
          <w:szCs w:val="24"/>
        </w:rPr>
        <w:t>: 27-33 [PMID: 9260563 DOI: 10.1046/j.1365-2796.1997.00170.x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5 </w:t>
      </w:r>
      <w:proofErr w:type="spellStart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>Toole</w:t>
      </w:r>
      <w:proofErr w:type="spellEnd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 xml:space="preserve"> BP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.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in morphogenesis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>J Intern Med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1997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242</w:t>
      </w:r>
      <w:r w:rsidRPr="00BF125F">
        <w:rPr>
          <w:rFonts w:ascii="Book Antiqua" w:eastAsia="宋体" w:hAnsi="Book Antiqua" w:cs="宋体"/>
          <w:sz w:val="24"/>
          <w:szCs w:val="24"/>
        </w:rPr>
        <w:t>: 35-40 [PMID: 9260564 DOI: 10.1046/j.1365-2796.1997.00171.x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6 </w:t>
      </w:r>
      <w:proofErr w:type="spellStart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>Engström</w:t>
      </w:r>
      <w:proofErr w:type="spellEnd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>-Laurent A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Laurent UB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Lilj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K, Laurent TC. Concentration of sodium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t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in serum.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Scand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J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Clin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Lab Invest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1985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45</w:t>
      </w:r>
      <w:r w:rsidRPr="00BF125F">
        <w:rPr>
          <w:rFonts w:ascii="Book Antiqua" w:eastAsia="宋体" w:hAnsi="Book Antiqua" w:cs="宋体"/>
          <w:sz w:val="24"/>
          <w:szCs w:val="24"/>
        </w:rPr>
        <w:t>: 497-504 [PMID: 3906849 DOI: 10.3109/00365518509155249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7 </w:t>
      </w:r>
      <w:proofErr w:type="spellStart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>Delpech</w:t>
      </w:r>
      <w:proofErr w:type="spellEnd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 xml:space="preserve"> B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Bertrand P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Maingonnat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C.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Immunoenzymoassay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of the hyaluronic acid-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ecti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interaction: application to the detection of hyaluronic acid in serum of normal subjects and cancer patients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Anal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Biochem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1985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149</w:t>
      </w:r>
      <w:r w:rsidRPr="00BF125F">
        <w:rPr>
          <w:rFonts w:ascii="Book Antiqua" w:eastAsia="宋体" w:hAnsi="Book Antiqua" w:cs="宋体"/>
          <w:sz w:val="24"/>
          <w:szCs w:val="24"/>
        </w:rPr>
        <w:t>: 555-565 [PMID: 2416243 DOI: 10.1016/0003-2697(85)90613-X]</w:t>
      </w:r>
    </w:p>
    <w:p w:rsidR="00992254" w:rsidRPr="00BF125F" w:rsidRDefault="00992254" w:rsidP="00BF125F">
      <w:pPr>
        <w:spacing w:after="0" w:line="360" w:lineRule="auto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8 </w:t>
      </w:r>
      <w:r w:rsidRPr="00BF125F">
        <w:rPr>
          <w:rFonts w:ascii="Book Antiqua" w:eastAsia="宋体" w:hAnsi="Book Antiqua" w:cs="宋体"/>
          <w:b/>
          <w:sz w:val="24"/>
          <w:szCs w:val="24"/>
        </w:rPr>
        <w:t xml:space="preserve">Laurent TC, 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Laurent UBG, Fraser JRE. Serum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as a disease marker. </w:t>
      </w:r>
      <w:r w:rsidRPr="00BF125F">
        <w:rPr>
          <w:rFonts w:ascii="Book Antiqua" w:eastAsia="宋体" w:hAnsi="Book Antiqua" w:cs="宋体"/>
          <w:i/>
          <w:sz w:val="24"/>
          <w:szCs w:val="24"/>
        </w:rPr>
        <w:t xml:space="preserve">Ann Med 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1996; </w:t>
      </w:r>
      <w:r w:rsidRPr="00BF125F">
        <w:rPr>
          <w:rFonts w:ascii="Book Antiqua" w:eastAsia="宋体" w:hAnsi="Book Antiqua" w:cs="宋体"/>
          <w:b/>
          <w:sz w:val="24"/>
          <w:szCs w:val="24"/>
        </w:rPr>
        <w:t>28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: 241-253 [DOI: 10.3109/07853899609033126] 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9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Reed RK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Lilj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K, Laurent TC.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in the rat with special reference to the skin.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Acta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Physiol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Scand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1988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134</w:t>
      </w:r>
      <w:r w:rsidRPr="00BF125F">
        <w:rPr>
          <w:rFonts w:ascii="Book Antiqua" w:eastAsia="宋体" w:hAnsi="Book Antiqua" w:cs="宋体"/>
          <w:sz w:val="24"/>
          <w:szCs w:val="24"/>
        </w:rPr>
        <w:t>: 405-411 [PMID: 3227957 DOI: 10.1111/j.1748-1716.1988.tb08508.x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10 </w:t>
      </w:r>
      <w:proofErr w:type="spellStart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>Petrey</w:t>
      </w:r>
      <w:proofErr w:type="spellEnd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 xml:space="preserve"> AC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de la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Mott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CA.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, a crucial regulator of inflammation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Front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Immunol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2014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5</w:t>
      </w:r>
      <w:r w:rsidRPr="00BF125F">
        <w:rPr>
          <w:rFonts w:ascii="Book Antiqua" w:eastAsia="宋体" w:hAnsi="Book Antiqua" w:cs="宋体"/>
          <w:sz w:val="24"/>
          <w:szCs w:val="24"/>
        </w:rPr>
        <w:t>: 101 [PMID: 24653726 DOI: 10.3389/fimmu.2014.00101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11 </w:t>
      </w:r>
      <w:proofErr w:type="spellStart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>Salustri</w:t>
      </w:r>
      <w:proofErr w:type="spellEnd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 xml:space="preserve"> A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Camaioni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A, Di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Giacomo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Fulop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C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ascall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VC.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and proteoglycans in ovarian follicles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Hum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Reprod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Update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1999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5</w:t>
      </w:r>
      <w:r w:rsidRPr="00BF125F">
        <w:rPr>
          <w:rFonts w:ascii="Book Antiqua" w:eastAsia="宋体" w:hAnsi="Book Antiqua" w:cs="宋体"/>
          <w:sz w:val="24"/>
          <w:szCs w:val="24"/>
        </w:rPr>
        <w:t>: 293-301 [PMID: 10465521 DOI: 10.1093/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umupd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>/5.4.293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lastRenderedPageBreak/>
        <w:t xml:space="preserve">12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Stern R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Asari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AA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Sugahar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KN.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fragments: an information-rich system.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Eur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J Cell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Biol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2006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85</w:t>
      </w:r>
      <w:r w:rsidRPr="00BF125F">
        <w:rPr>
          <w:rFonts w:ascii="Book Antiqua" w:eastAsia="宋体" w:hAnsi="Book Antiqua" w:cs="宋体"/>
          <w:sz w:val="24"/>
          <w:szCs w:val="24"/>
        </w:rPr>
        <w:t>: 699-715 [PMID: 16822580 DOI: 10.1016/j.ejcb.2006.05.009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13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Erickson M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Stern R. Chain gangs: new aspects of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metabolism.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Biochem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Res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Int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2012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2012</w:t>
      </w:r>
      <w:r w:rsidRPr="00BF125F">
        <w:rPr>
          <w:rFonts w:ascii="Book Antiqua" w:eastAsia="宋体" w:hAnsi="Book Antiqua" w:cs="宋体"/>
          <w:sz w:val="24"/>
          <w:szCs w:val="24"/>
        </w:rPr>
        <w:t>: 893947 [PMID: 22216413 DOI: 10.1155/2012/893947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14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Schiller S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Mathews MB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Goldfaber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L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Ludowieg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J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Dorfm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A. The metabolism of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mucopolysaccharides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in animals. II. Studies in skin utilizing labeled acetate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J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Biol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Chem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1955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212</w:t>
      </w:r>
      <w:r w:rsidRPr="00BF125F">
        <w:rPr>
          <w:rFonts w:ascii="Book Antiqua" w:eastAsia="宋体" w:hAnsi="Book Antiqua" w:cs="宋体"/>
          <w:sz w:val="24"/>
          <w:szCs w:val="24"/>
        </w:rPr>
        <w:t>: 531-535 [PMID: 14353853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15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Schiller S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Mathews MB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Cifonelli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JA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Dorfm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A. The metabolism of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mucopolysaccharides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in animals. III. Further studies on skin utilizing C14-glucose, C14-acetate, and S35-sodium sulfate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J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Biol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Chem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1956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218</w:t>
      </w:r>
      <w:r w:rsidRPr="00BF125F">
        <w:rPr>
          <w:rFonts w:ascii="Book Antiqua" w:eastAsia="宋体" w:hAnsi="Book Antiqua" w:cs="宋体"/>
          <w:sz w:val="24"/>
          <w:szCs w:val="24"/>
        </w:rPr>
        <w:t>: 139-145 [PMID: 13278323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16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Fraser JR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Laurent TC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Pertoft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H, Baxter E. Plasma clearance, tissue distribution and metabolism of hyaluronic acid injected intravenously in the rabbit.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Biochem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J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1981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200</w:t>
      </w:r>
      <w:r w:rsidRPr="00BF125F">
        <w:rPr>
          <w:rFonts w:ascii="Book Antiqua" w:eastAsia="宋体" w:hAnsi="Book Antiqua" w:cs="宋体"/>
          <w:sz w:val="24"/>
          <w:szCs w:val="24"/>
        </w:rPr>
        <w:t>: 415-424 [PMID: 7340841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17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Fraser JR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Laurent TC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Engström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-Laurent A, Laurent UG. Elimination of hyaluronic acid from the blood stream in the human.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Clin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Exp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Pharmacol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Physiol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1984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11</w:t>
      </w:r>
      <w:r w:rsidRPr="00BF125F">
        <w:rPr>
          <w:rFonts w:ascii="Book Antiqua" w:eastAsia="宋体" w:hAnsi="Book Antiqua" w:cs="宋体"/>
          <w:sz w:val="24"/>
          <w:szCs w:val="24"/>
        </w:rPr>
        <w:t>: 17-25 [PMID: 6713733 DOI: 10.1111/j.1440-1681.1984.tb00235.x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18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Schiller S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Dorfm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A. The metabolism of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mucopolysaccharides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in animals. IV. The influence of insulin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J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Biol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Chem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1957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227</w:t>
      </w:r>
      <w:r w:rsidRPr="00BF125F">
        <w:rPr>
          <w:rFonts w:ascii="Book Antiqua" w:eastAsia="宋体" w:hAnsi="Book Antiqua" w:cs="宋体"/>
          <w:sz w:val="24"/>
          <w:szCs w:val="24"/>
        </w:rPr>
        <w:t>: 625-632 [PMID: 13462984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19 </w:t>
      </w:r>
      <w:proofErr w:type="spellStart"/>
      <w:r w:rsidRPr="00BF125F">
        <w:rPr>
          <w:rFonts w:ascii="Book Antiqua" w:eastAsia="宋体" w:hAnsi="Book Antiqua" w:cs="宋体"/>
          <w:b/>
          <w:sz w:val="24"/>
          <w:szCs w:val="24"/>
        </w:rPr>
        <w:t>Hascall</w:t>
      </w:r>
      <w:proofErr w:type="spellEnd"/>
      <w:r w:rsidRPr="00BF125F">
        <w:rPr>
          <w:rFonts w:ascii="Book Antiqua" w:eastAsia="宋体" w:hAnsi="Book Antiqua" w:cs="宋体"/>
          <w:b/>
          <w:sz w:val="24"/>
          <w:szCs w:val="24"/>
        </w:rPr>
        <w:t xml:space="preserve"> V, 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Sandy JD, Handley CJ. Regulation of proteoglycan metabolism in articular cartilage. In: Archer CW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Caterso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B, editors. Biology of the Synovial Joint. Amsterdam: Harwood Academic Publishers, 1999: 101-120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20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Fraser JR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Laurent TC. Turnover and metabolism of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Ciba Found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Symp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1989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143</w:t>
      </w:r>
      <w:r w:rsidRPr="00BF125F">
        <w:rPr>
          <w:rFonts w:ascii="Book Antiqua" w:eastAsia="宋体" w:hAnsi="Book Antiqua" w:cs="宋体"/>
          <w:sz w:val="24"/>
          <w:szCs w:val="24"/>
        </w:rPr>
        <w:t>: 41-53; discussion 53-59, 281-285 [PMID: 2680348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21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Fraser JR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Appelgre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LE, Laurent TC. Tissue uptake of circulating hyaluronic acid. A whole body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autoradiographic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study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>Cell Tissue Res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1983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233</w:t>
      </w:r>
      <w:r w:rsidRPr="00BF125F">
        <w:rPr>
          <w:rFonts w:ascii="Book Antiqua" w:eastAsia="宋体" w:hAnsi="Book Antiqua" w:cs="宋体"/>
          <w:sz w:val="24"/>
          <w:szCs w:val="24"/>
        </w:rPr>
        <w:t>: 285-293 [PMID: 6413068 DOI: 10.1007/BF00238296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22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Eriksson S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Fraser JR, Laurent TC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Pertoft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H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Smedsrød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B. Endothelial cells are a site of uptake and degradation of hyaluronic acid in the liver.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Exp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Cell Res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1983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144</w:t>
      </w:r>
      <w:r w:rsidRPr="00BF125F">
        <w:rPr>
          <w:rFonts w:ascii="Book Antiqua" w:eastAsia="宋体" w:hAnsi="Book Antiqua" w:cs="宋体"/>
          <w:sz w:val="24"/>
          <w:szCs w:val="24"/>
        </w:rPr>
        <w:t>: 223-228 [PMID: 6840207 DOI: 10.1016/0014-4827(83)90458-5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lastRenderedPageBreak/>
        <w:t xml:space="preserve">23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Fraser JR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Alcorn D, Laurent TC, Robinson AD, Ryan GB. Uptake of circulating hyaluronic acid by the rat liver. Cellular localization in situ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>Cell Tissue Res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1985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242</w:t>
      </w:r>
      <w:r w:rsidRPr="00BF125F">
        <w:rPr>
          <w:rFonts w:ascii="Book Antiqua" w:eastAsia="宋体" w:hAnsi="Book Antiqua" w:cs="宋体"/>
          <w:sz w:val="24"/>
          <w:szCs w:val="24"/>
        </w:rPr>
        <w:t>: 505-510 [PMID: 4075374 DOI: 10.1007/BF00225415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24 </w:t>
      </w:r>
      <w:proofErr w:type="spellStart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>Smedsrød</w:t>
      </w:r>
      <w:proofErr w:type="spellEnd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 xml:space="preserve"> B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Pertoft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H, Eriksson S, Fraser JR, Laurent TC. Studies in vitro on the uptake and degradation of sodium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t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in rat liver endothelial cells.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Biochem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J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1984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223</w:t>
      </w:r>
      <w:r w:rsidRPr="00BF125F">
        <w:rPr>
          <w:rFonts w:ascii="Book Antiqua" w:eastAsia="宋体" w:hAnsi="Book Antiqua" w:cs="宋体"/>
          <w:sz w:val="24"/>
          <w:szCs w:val="24"/>
        </w:rPr>
        <w:t>: 617-626 [PMID: 6508733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25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Laurent TC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Fraser JR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Pertoft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H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Smedsrød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B. Binding of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t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and chondroitin sulphate to liver endothelial cells.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Biochem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J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1986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234</w:t>
      </w:r>
      <w:r w:rsidRPr="00BF125F">
        <w:rPr>
          <w:rFonts w:ascii="Book Antiqua" w:eastAsia="宋体" w:hAnsi="Book Antiqua" w:cs="宋体"/>
          <w:sz w:val="24"/>
          <w:szCs w:val="24"/>
        </w:rPr>
        <w:t>: 653-658 [PMID: 3087347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26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Laurent TC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Lilj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K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Brunnberg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L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Engström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-Laurent A, Laurent UB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Lindqvist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U, Murata K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Ytterberg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D. Urinary excretion of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in man.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Scand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J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Clin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Lab Invest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1987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47</w:t>
      </w:r>
      <w:r w:rsidRPr="00BF125F">
        <w:rPr>
          <w:rFonts w:ascii="Book Antiqua" w:eastAsia="宋体" w:hAnsi="Book Antiqua" w:cs="宋体"/>
          <w:sz w:val="24"/>
          <w:szCs w:val="24"/>
        </w:rPr>
        <w:t>: 793-799 [PMID: 3433001 DOI: 10.3109/00365518709168948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>27</w:t>
      </w:r>
      <w:r w:rsidRPr="00BF125F">
        <w:rPr>
          <w:rFonts w:ascii="Book Antiqua" w:eastAsia="宋体" w:hAnsi="Book Antiqua" w:cs="宋体"/>
          <w:b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b/>
          <w:sz w:val="24"/>
          <w:szCs w:val="24"/>
        </w:rPr>
        <w:t>Falkowski</w:t>
      </w:r>
      <w:proofErr w:type="spellEnd"/>
      <w:r w:rsidRPr="00BF125F">
        <w:rPr>
          <w:rFonts w:ascii="Book Antiqua" w:eastAsia="宋体" w:hAnsi="Book Antiqua" w:cs="宋体"/>
          <w:b/>
          <w:sz w:val="24"/>
          <w:szCs w:val="24"/>
        </w:rPr>
        <w:t xml:space="preserve"> M,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Schledzewski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K, Hansen B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Goerdt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S. Expression of stabilin-2, a novel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fascicli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-like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receptor protein, in murine sinusoidal endothelia, avascular tissues, and at solid/liquid interfaces. </w:t>
      </w:r>
      <w:proofErr w:type="spellStart"/>
      <w:r w:rsidRPr="00BF125F">
        <w:rPr>
          <w:rFonts w:ascii="Book Antiqua" w:eastAsia="宋体" w:hAnsi="Book Antiqua" w:cs="宋体"/>
          <w:i/>
          <w:sz w:val="24"/>
          <w:szCs w:val="24"/>
        </w:rPr>
        <w:t>Histochem</w:t>
      </w:r>
      <w:proofErr w:type="spellEnd"/>
      <w:r w:rsidRPr="00BF125F">
        <w:rPr>
          <w:rFonts w:ascii="Book Antiqua" w:eastAsia="宋体" w:hAnsi="Book Antiqua" w:cs="宋体"/>
          <w:i/>
          <w:sz w:val="24"/>
          <w:szCs w:val="24"/>
        </w:rPr>
        <w:t xml:space="preserve"> Cell </w:t>
      </w:r>
      <w:proofErr w:type="spellStart"/>
      <w:r w:rsidRPr="00BF125F">
        <w:rPr>
          <w:rFonts w:ascii="Book Antiqua" w:eastAsia="宋体" w:hAnsi="Book Antiqua" w:cs="宋体"/>
          <w:i/>
          <w:sz w:val="24"/>
          <w:szCs w:val="24"/>
        </w:rPr>
        <w:t>Biol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2003; </w:t>
      </w:r>
      <w:r w:rsidRPr="00BF125F">
        <w:rPr>
          <w:rFonts w:ascii="Book Antiqua" w:eastAsia="宋体" w:hAnsi="Book Antiqua" w:cs="宋体"/>
          <w:b/>
          <w:sz w:val="24"/>
          <w:szCs w:val="24"/>
        </w:rPr>
        <w:t>120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: 361-369 [PMID: 14598175 DOI: 10.1007/s00418-003-0585-5] 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28 </w:t>
      </w:r>
      <w:proofErr w:type="spellStart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>McGary</w:t>
      </w:r>
      <w:proofErr w:type="spellEnd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 xml:space="preserve"> CT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Raja RH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Weigel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PH. Endocytosis of hyaluronic acid by rat liver endothelial cells. Evidence for receptor recycling.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Biochem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J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1989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257</w:t>
      </w:r>
      <w:r w:rsidRPr="00BF125F">
        <w:rPr>
          <w:rFonts w:ascii="Book Antiqua" w:eastAsia="宋体" w:hAnsi="Book Antiqua" w:cs="宋体"/>
          <w:sz w:val="24"/>
          <w:szCs w:val="24"/>
        </w:rPr>
        <w:t>: 875-884 [PMID: 2930491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29 </w:t>
      </w:r>
      <w:proofErr w:type="spellStart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>Weigel</w:t>
      </w:r>
      <w:proofErr w:type="spellEnd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 xml:space="preserve"> JA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Raymond RC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McGary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C, Singh A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Weigel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PH. A blocking antibody to the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receptor for endocytosis (HARE) inhibits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clearance by perfused liver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J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Biol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Chem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2003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278</w:t>
      </w:r>
      <w:r w:rsidRPr="00BF125F">
        <w:rPr>
          <w:rFonts w:ascii="Book Antiqua" w:eastAsia="宋体" w:hAnsi="Book Antiqua" w:cs="宋体"/>
          <w:sz w:val="24"/>
          <w:szCs w:val="24"/>
        </w:rPr>
        <w:t>: 9808-9812 [PMID: 12645574 DOI: 10.1074/jbc.M211462200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30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Hirose Y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Saijou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E, Sugano Y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Takeshit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F, Nishimura S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Nonak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H, Chen YR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Sekin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K, Kido T, Nakamura T, Kato S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Kank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T, Nakamura K, Nagai R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Ochiy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T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Miyajim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A. Inhibition of Stabilin-2 elevates circulating hyaluronic acid levels and prevents tumor metastasis.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Proc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Natl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Acad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Sci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U S A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2012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109</w:t>
      </w:r>
      <w:r w:rsidRPr="00BF125F">
        <w:rPr>
          <w:rFonts w:ascii="Book Antiqua" w:eastAsia="宋体" w:hAnsi="Book Antiqua" w:cs="宋体"/>
          <w:sz w:val="24"/>
          <w:szCs w:val="24"/>
        </w:rPr>
        <w:t>: 4263-4268 [PMID: 22371575 DOI: 10.1073/pnas.1117560109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lastRenderedPageBreak/>
        <w:t xml:space="preserve">31 </w:t>
      </w:r>
      <w:proofErr w:type="spellStart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>Culty</w:t>
      </w:r>
      <w:proofErr w:type="spellEnd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 xml:space="preserve"> M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Nguyen HA, Underhill CB. The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receptor (CD44) participates in the uptake and degradation of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J Cell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Biol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1992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116</w:t>
      </w:r>
      <w:r w:rsidRPr="00BF125F">
        <w:rPr>
          <w:rFonts w:ascii="Book Antiqua" w:eastAsia="宋体" w:hAnsi="Book Antiqua" w:cs="宋体"/>
          <w:sz w:val="24"/>
          <w:szCs w:val="24"/>
        </w:rPr>
        <w:t>: 1055-1062 [PMID: 1370836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32 </w:t>
      </w:r>
      <w:proofErr w:type="spellStart"/>
      <w:r w:rsidRPr="00BF125F">
        <w:rPr>
          <w:rFonts w:ascii="Book Antiqua" w:eastAsia="宋体" w:hAnsi="Book Antiqua" w:cs="宋体"/>
          <w:b/>
          <w:sz w:val="24"/>
          <w:szCs w:val="24"/>
        </w:rPr>
        <w:t>Prevo</w:t>
      </w:r>
      <w:proofErr w:type="spellEnd"/>
      <w:r w:rsidRPr="00BF125F">
        <w:rPr>
          <w:rFonts w:ascii="Book Antiqua" w:eastAsia="宋体" w:hAnsi="Book Antiqua" w:cs="宋体"/>
          <w:b/>
          <w:sz w:val="24"/>
          <w:szCs w:val="24"/>
        </w:rPr>
        <w:t xml:space="preserve"> R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Banerji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S, Ferguson DJP, Clasper S, Jackson DG. Mouse LYVE-1 is an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endocytic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receptor for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in lymphatic endothelium.</w:t>
      </w:r>
      <w:r w:rsidRPr="00BF125F">
        <w:rPr>
          <w:rFonts w:ascii="Book Antiqua" w:eastAsia="宋体" w:hAnsi="Book Antiqua" w:cs="宋体"/>
          <w:i/>
          <w:sz w:val="24"/>
          <w:szCs w:val="24"/>
        </w:rPr>
        <w:t xml:space="preserve"> J </w:t>
      </w:r>
      <w:proofErr w:type="spellStart"/>
      <w:r w:rsidRPr="00BF125F">
        <w:rPr>
          <w:rFonts w:ascii="Book Antiqua" w:eastAsia="宋体" w:hAnsi="Book Antiqua" w:cs="宋体"/>
          <w:i/>
          <w:sz w:val="24"/>
          <w:szCs w:val="24"/>
        </w:rPr>
        <w:t>Biol</w:t>
      </w:r>
      <w:proofErr w:type="spellEnd"/>
      <w:r w:rsidRPr="00BF125F">
        <w:rPr>
          <w:rFonts w:ascii="Book Antiqua" w:eastAsia="宋体" w:hAnsi="Book Antiqua" w:cs="宋体"/>
          <w:i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i/>
          <w:sz w:val="24"/>
          <w:szCs w:val="24"/>
        </w:rPr>
        <w:t>Chem</w:t>
      </w:r>
      <w:proofErr w:type="spellEnd"/>
      <w:r w:rsidRPr="00BF125F">
        <w:rPr>
          <w:rFonts w:ascii="Book Antiqua" w:eastAsia="宋体" w:hAnsi="Book Antiqua" w:cs="宋体"/>
          <w:i/>
          <w:sz w:val="24"/>
          <w:szCs w:val="24"/>
        </w:rPr>
        <w:t xml:space="preserve"> 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2001; </w:t>
      </w:r>
      <w:r w:rsidRPr="00BF125F">
        <w:rPr>
          <w:rFonts w:ascii="Book Antiqua" w:eastAsia="宋体" w:hAnsi="Book Antiqua" w:cs="宋体"/>
          <w:b/>
          <w:sz w:val="24"/>
          <w:szCs w:val="24"/>
        </w:rPr>
        <w:t>276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: 19420-19430 [PMID: 11278811 DOI: 10.1074/jbc.M011004200] 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33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Nightingale TD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Frayne ME, Clasper S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Banerji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S, Jackson DG. A mechanism of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sialylatio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functionally silences the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receptor LYVE-1 in lymphatic endothelium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J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Biol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Chem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2009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284</w:t>
      </w:r>
      <w:r w:rsidRPr="00BF125F">
        <w:rPr>
          <w:rFonts w:ascii="Book Antiqua" w:eastAsia="宋体" w:hAnsi="Book Antiqua" w:cs="宋体"/>
          <w:sz w:val="24"/>
          <w:szCs w:val="24"/>
        </w:rPr>
        <w:t>: 3935-3945 [PMID: 19033446 DOI: 10.1074/jbc.M805105200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34 </w:t>
      </w:r>
      <w:proofErr w:type="spellStart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>Luong</w:t>
      </w:r>
      <w:proofErr w:type="spellEnd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 xml:space="preserve"> MX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Tam J, Lin Q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agendoor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J, Moore KJ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Pader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TP, Seed B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Fukumur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D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Kucherlapati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R, Jain RK. Lack of lymphatic vessel phenotype in LYVE-1/CD44 double knockout mice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J Cell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Physiol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2009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219</w:t>
      </w:r>
      <w:r w:rsidRPr="00BF125F">
        <w:rPr>
          <w:rFonts w:ascii="Book Antiqua" w:eastAsia="宋体" w:hAnsi="Book Antiqua" w:cs="宋体"/>
          <w:sz w:val="24"/>
          <w:szCs w:val="24"/>
        </w:rPr>
        <w:t>: 430-437 [PMID: 19170073 DOI: 10.1002/jcp.21686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35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Wang A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de la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Mott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C, Lauer M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ascall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V.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matrices in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pathobiological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processes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>FEBS J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2011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278</w:t>
      </w:r>
      <w:r w:rsidRPr="00BF125F">
        <w:rPr>
          <w:rFonts w:ascii="Book Antiqua" w:eastAsia="宋体" w:hAnsi="Book Antiqua" w:cs="宋体"/>
          <w:sz w:val="24"/>
          <w:szCs w:val="24"/>
        </w:rPr>
        <w:t>: 1412-1418 [PMID: 21362136 DOI: 10.1111/j.1742-4658.2011.08069.x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36 </w:t>
      </w:r>
      <w:proofErr w:type="spellStart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>Hua</w:t>
      </w:r>
      <w:proofErr w:type="spellEnd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 xml:space="preserve"> Q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Knudson CB, Knudson W. Internalization of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by chondrocytes occurs via receptor-mediated endocytosis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J Cell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Sci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1993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106</w:t>
      </w:r>
      <w:r w:rsidRPr="00BF125F">
        <w:rPr>
          <w:rFonts w:ascii="Book Antiqua" w:eastAsia="宋体" w:hAnsi="Book Antiqua" w:cs="宋体"/>
          <w:bCs/>
          <w:sz w:val="24"/>
          <w:szCs w:val="24"/>
        </w:rPr>
        <w:t xml:space="preserve"> (</w:t>
      </w:r>
      <w:proofErr w:type="spellStart"/>
      <w:r w:rsidRPr="00BF125F">
        <w:rPr>
          <w:rFonts w:ascii="Book Antiqua" w:eastAsia="宋体" w:hAnsi="Book Antiqua" w:cs="宋体"/>
          <w:bCs/>
          <w:sz w:val="24"/>
          <w:szCs w:val="24"/>
        </w:rPr>
        <w:t>Pt</w:t>
      </w:r>
      <w:proofErr w:type="spellEnd"/>
      <w:r w:rsidRPr="00BF125F">
        <w:rPr>
          <w:rFonts w:ascii="Book Antiqua" w:eastAsia="宋体" w:hAnsi="Book Antiqua" w:cs="宋体"/>
          <w:bCs/>
          <w:sz w:val="24"/>
          <w:szCs w:val="24"/>
        </w:rPr>
        <w:t xml:space="preserve"> 1)</w:t>
      </w:r>
      <w:r w:rsidRPr="00BF125F">
        <w:rPr>
          <w:rFonts w:ascii="Book Antiqua" w:eastAsia="宋体" w:hAnsi="Book Antiqua" w:cs="宋体"/>
          <w:sz w:val="24"/>
          <w:szCs w:val="24"/>
        </w:rPr>
        <w:t>: 365-375 [PMID: 7505784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37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Wheatley SC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Isack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CM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Crossley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PH. Restricted expression of the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receptor, CD44, during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postimplantatio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mouse embryogenesis suggests key roles in tissue formation and patterning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>Development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1993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119</w:t>
      </w:r>
      <w:r w:rsidRPr="00BF125F">
        <w:rPr>
          <w:rFonts w:ascii="Book Antiqua" w:eastAsia="宋体" w:hAnsi="Book Antiqua" w:cs="宋体"/>
          <w:sz w:val="24"/>
          <w:szCs w:val="24"/>
        </w:rPr>
        <w:t>: 295-306 [PMID: 7507029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38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Fraser JR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Kimpto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WG, Laurent TC, Cahill RN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Vakakis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N. Uptake and degradation of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in lymphatic tissue.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Biochem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J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1988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256</w:t>
      </w:r>
      <w:r w:rsidRPr="00BF125F">
        <w:rPr>
          <w:rFonts w:ascii="Book Antiqua" w:eastAsia="宋体" w:hAnsi="Book Antiqua" w:cs="宋体"/>
          <w:sz w:val="24"/>
          <w:szCs w:val="24"/>
        </w:rPr>
        <w:t>: 153-158 [PMID: 3223897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39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Stern R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. Devising a pathway for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catabolism: are we there yet?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Glycobiology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2003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13</w:t>
      </w:r>
      <w:r w:rsidRPr="00BF125F">
        <w:rPr>
          <w:rFonts w:ascii="Book Antiqua" w:eastAsia="宋体" w:hAnsi="Book Antiqua" w:cs="宋体"/>
          <w:sz w:val="24"/>
          <w:szCs w:val="24"/>
        </w:rPr>
        <w:t>: 105R-115R [PMID: 14514708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40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Ng CK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Handley CJ, Preston BN, Robinson HC. The extracellular processing and catabolism of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in cultured adult articular cartilage explants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Arch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Biochem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Biophys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1992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298</w:t>
      </w:r>
      <w:r w:rsidRPr="00BF125F">
        <w:rPr>
          <w:rFonts w:ascii="Book Antiqua" w:eastAsia="宋体" w:hAnsi="Book Antiqua" w:cs="宋体"/>
          <w:sz w:val="24"/>
          <w:szCs w:val="24"/>
        </w:rPr>
        <w:t>: 70-79 [PMID: 1524444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lastRenderedPageBreak/>
        <w:t xml:space="preserve">41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Yoshida H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Nagaok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A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Kusaka-Kikushim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A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Tobiishi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M, Kawabata K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Sayo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T, Sakai S, Sugiyama Y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Enomoto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H, Okada Y, Inoue S. KIAA1199, a deafness gene of unknown function, is a new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binding protein involved in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depolymerizatio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.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Proc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Natl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Acad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Sci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U S A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2013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110</w:t>
      </w:r>
      <w:r w:rsidRPr="00BF125F">
        <w:rPr>
          <w:rFonts w:ascii="Book Antiqua" w:eastAsia="宋体" w:hAnsi="Book Antiqua" w:cs="宋体"/>
          <w:sz w:val="24"/>
          <w:szCs w:val="24"/>
        </w:rPr>
        <w:t>: 5612-5617 [PMID: 23509262 DOI: 10.1073/pnas.1215432110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42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Abe S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Katagiri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T, Saito-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isaminato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A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Usami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S, Inoue Y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Tsunod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T, Nakamura Y. Identification of CRYM as a candidate responsible for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nonsyndromic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deafness, through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cDN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microarray analysis of human cochlear and vestibular tissues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>Am J Hum Genet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2003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72</w:t>
      </w:r>
      <w:r w:rsidRPr="00BF125F">
        <w:rPr>
          <w:rFonts w:ascii="Book Antiqua" w:eastAsia="宋体" w:hAnsi="Book Antiqua" w:cs="宋体"/>
          <w:sz w:val="24"/>
          <w:szCs w:val="24"/>
        </w:rPr>
        <w:t>: 73-82 [PMID: 12471561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43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Yoshida H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Nagaok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A, Nakamura S, Sugiyama Y, Okada Y, Inoue S. Murine homologue of the human KIAA1199 is implicated in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binding and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depolymerizatio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>FEBS Open Bio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2013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3</w:t>
      </w:r>
      <w:r w:rsidRPr="00BF125F">
        <w:rPr>
          <w:rFonts w:ascii="Book Antiqua" w:eastAsia="宋体" w:hAnsi="Book Antiqua" w:cs="宋体"/>
          <w:sz w:val="24"/>
          <w:szCs w:val="24"/>
        </w:rPr>
        <w:t>: 352-356 [PMID: 24251095 DOI: 10.1016/j.fob.2013.08.003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44 </w:t>
      </w:r>
      <w:proofErr w:type="spellStart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>Weigel</w:t>
      </w:r>
      <w:proofErr w:type="spellEnd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 xml:space="preserve"> PH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DeAngelis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PL.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synthases: a decade-plus of novel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glycosyltransferases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J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Biol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Chem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2007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282</w:t>
      </w:r>
      <w:r w:rsidRPr="00BF125F">
        <w:rPr>
          <w:rFonts w:ascii="Book Antiqua" w:eastAsia="宋体" w:hAnsi="Book Antiqua" w:cs="宋体"/>
          <w:sz w:val="24"/>
          <w:szCs w:val="24"/>
        </w:rPr>
        <w:t>: 36777-36781 [PMID: 17981795 DOI: 10.1074/jbc.R700036200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45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Spicer AP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Seldi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MF, Olsen AS, Brown N, Wells DE, Doggett NA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Itano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N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Kimat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K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Inazaw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J, McDonald JA. Chromosomal localization of the human and mouse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synthase genes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>Genomics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1997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41</w:t>
      </w:r>
      <w:r w:rsidRPr="00BF125F">
        <w:rPr>
          <w:rFonts w:ascii="Book Antiqua" w:eastAsia="宋体" w:hAnsi="Book Antiqua" w:cs="宋体"/>
          <w:sz w:val="24"/>
          <w:szCs w:val="24"/>
        </w:rPr>
        <w:t>: 493-497 [PMID: 9169154 DOI: 10.1006/geno.1997.4696]</w:t>
      </w:r>
    </w:p>
    <w:p w:rsidR="00992254" w:rsidRPr="00BF125F" w:rsidRDefault="00992254" w:rsidP="00BF125F">
      <w:pPr>
        <w:spacing w:after="0" w:line="360" w:lineRule="auto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>46</w:t>
      </w:r>
      <w:r w:rsidRPr="00BF125F">
        <w:rPr>
          <w:rFonts w:ascii="Book Antiqua" w:eastAsia="宋体" w:hAnsi="Book Antiqua" w:cs="宋体"/>
          <w:b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b/>
          <w:sz w:val="24"/>
          <w:szCs w:val="24"/>
        </w:rPr>
        <w:t>Itano</w:t>
      </w:r>
      <w:proofErr w:type="spellEnd"/>
      <w:r w:rsidRPr="00BF125F">
        <w:rPr>
          <w:rFonts w:ascii="Book Antiqua" w:eastAsia="宋体" w:hAnsi="Book Antiqua" w:cs="宋体"/>
          <w:b/>
          <w:sz w:val="24"/>
          <w:szCs w:val="24"/>
        </w:rPr>
        <w:t xml:space="preserve"> N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Sawai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T, Yoshida M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Lenas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P, Yamada Y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Imagaw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Shinomur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T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amaguchi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M, Yoshida Y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Ohnuki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Y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Miyauchi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S, Spicer AP, McDonald JA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Kimat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K. Three isoforms of mammalian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synthases have distinct enzymatic properties. </w:t>
      </w:r>
      <w:r w:rsidRPr="00BF125F">
        <w:rPr>
          <w:rFonts w:ascii="Book Antiqua" w:eastAsia="宋体" w:hAnsi="Book Antiqua" w:cs="宋体"/>
          <w:i/>
          <w:sz w:val="24"/>
          <w:szCs w:val="24"/>
        </w:rPr>
        <w:t xml:space="preserve">J </w:t>
      </w:r>
      <w:proofErr w:type="spellStart"/>
      <w:r w:rsidRPr="00BF125F">
        <w:rPr>
          <w:rFonts w:ascii="Book Antiqua" w:eastAsia="宋体" w:hAnsi="Book Antiqua" w:cs="宋体"/>
          <w:i/>
          <w:sz w:val="24"/>
          <w:szCs w:val="24"/>
        </w:rPr>
        <w:t>Biol</w:t>
      </w:r>
      <w:proofErr w:type="spellEnd"/>
      <w:r w:rsidRPr="00BF125F">
        <w:rPr>
          <w:rFonts w:ascii="Book Antiqua" w:eastAsia="宋体" w:hAnsi="Book Antiqua" w:cs="宋体"/>
          <w:i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i/>
          <w:sz w:val="24"/>
          <w:szCs w:val="24"/>
        </w:rPr>
        <w:t>Chem</w:t>
      </w:r>
      <w:proofErr w:type="spellEnd"/>
      <w:r w:rsidRPr="00BF125F">
        <w:rPr>
          <w:rFonts w:ascii="Book Antiqua" w:eastAsia="宋体" w:hAnsi="Book Antiqua" w:cs="宋体"/>
          <w:i/>
          <w:sz w:val="24"/>
          <w:szCs w:val="24"/>
        </w:rPr>
        <w:t xml:space="preserve"> 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1999; </w:t>
      </w:r>
      <w:r w:rsidRPr="00BF125F">
        <w:rPr>
          <w:rFonts w:ascii="Book Antiqua" w:eastAsia="宋体" w:hAnsi="Book Antiqua" w:cs="宋体"/>
          <w:b/>
          <w:sz w:val="24"/>
          <w:szCs w:val="24"/>
        </w:rPr>
        <w:t>274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: 25085-25092 [PMID: 10455188 DOI: 10.1074/jbc.274.35.25085] 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47 </w:t>
      </w:r>
      <w:proofErr w:type="spellStart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>Rilla</w:t>
      </w:r>
      <w:proofErr w:type="spellEnd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 xml:space="preserve"> K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Oikari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S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Jokel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TA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ttine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JM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Kärnä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R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Tammi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RH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Tammi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MI.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synthase 1 (HAS1) requires higher cellular UDP-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GlcNAc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concentration than HAS2 and HAS3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J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Biol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Chem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2013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288</w:t>
      </w:r>
      <w:r w:rsidRPr="00BF125F">
        <w:rPr>
          <w:rFonts w:ascii="Book Antiqua" w:eastAsia="宋体" w:hAnsi="Book Antiqua" w:cs="宋体"/>
          <w:sz w:val="24"/>
          <w:szCs w:val="24"/>
        </w:rPr>
        <w:t>: 5973-5983 [PMID: 23303191 DOI: 10.1074/jbc.M112.443879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lastRenderedPageBreak/>
        <w:t xml:space="preserve">48 </w:t>
      </w:r>
      <w:proofErr w:type="spellStart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>Törrönen</w:t>
      </w:r>
      <w:proofErr w:type="spellEnd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 xml:space="preserve"> K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Nikune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K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Kärnä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R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Tammi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Tammi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R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Rill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K. Tissue distribution and subcellular localization of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synthase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isoenzymes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.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Histochem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Cell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Biol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2014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141</w:t>
      </w:r>
      <w:r w:rsidRPr="00BF125F">
        <w:rPr>
          <w:rFonts w:ascii="Book Antiqua" w:eastAsia="宋体" w:hAnsi="Book Antiqua" w:cs="宋体"/>
          <w:sz w:val="24"/>
          <w:szCs w:val="24"/>
        </w:rPr>
        <w:t>: 17-31 [PMID: 24057227 DOI: 10.1007/s00418-013-1143-4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49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Spicer AP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McDonald JA. Characterization and molecular evolution of a vertebrate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synthase gene family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J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Biol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Chem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1998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273</w:t>
      </w:r>
      <w:r w:rsidRPr="00BF125F">
        <w:rPr>
          <w:rFonts w:ascii="Book Antiqua" w:eastAsia="宋体" w:hAnsi="Book Antiqua" w:cs="宋体"/>
          <w:sz w:val="24"/>
          <w:szCs w:val="24"/>
        </w:rPr>
        <w:t>: 1923-1932 [PMID: 9442026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50 </w:t>
      </w:r>
      <w:r w:rsidRPr="00BF125F">
        <w:rPr>
          <w:rFonts w:ascii="Book Antiqua" w:eastAsia="宋体" w:hAnsi="Book Antiqua" w:cs="宋体"/>
          <w:b/>
          <w:sz w:val="24"/>
          <w:szCs w:val="24"/>
        </w:rPr>
        <w:t>Spicer AP,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Tie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JL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Joo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A, Bowling RA. Investigation of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function in the mouse through targeted mutagenesis. </w:t>
      </w:r>
      <w:proofErr w:type="spellStart"/>
      <w:r w:rsidRPr="00BF125F">
        <w:rPr>
          <w:rFonts w:ascii="Book Antiqua" w:eastAsia="宋体" w:hAnsi="Book Antiqua" w:cs="宋体"/>
          <w:i/>
          <w:sz w:val="24"/>
          <w:szCs w:val="24"/>
        </w:rPr>
        <w:t>Glycoconj</w:t>
      </w:r>
      <w:proofErr w:type="spellEnd"/>
      <w:r w:rsidRPr="00BF125F">
        <w:rPr>
          <w:rFonts w:ascii="Book Antiqua" w:eastAsia="宋体" w:hAnsi="Book Antiqua" w:cs="宋体"/>
          <w:i/>
          <w:sz w:val="24"/>
          <w:szCs w:val="24"/>
        </w:rPr>
        <w:t xml:space="preserve"> J 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2002; </w:t>
      </w:r>
      <w:r w:rsidRPr="00BF125F">
        <w:rPr>
          <w:rFonts w:ascii="Book Antiqua" w:eastAsia="宋体" w:hAnsi="Book Antiqua" w:cs="宋体"/>
          <w:b/>
          <w:sz w:val="24"/>
          <w:szCs w:val="24"/>
        </w:rPr>
        <w:t>19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: 341-345 [DOI: 10.1023/A: 1025321105691] 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51 </w:t>
      </w:r>
      <w:proofErr w:type="spellStart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>Arranz</w:t>
      </w:r>
      <w:proofErr w:type="spellEnd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 xml:space="preserve"> AM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Perkins KL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Iri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F, Lewis DP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rab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J, Xiao F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Itano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N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Kimat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K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rabetov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S, Yamaguchi Y.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deficiency due to Has3 knock-out causes altered neuronal activity and seizures via reduction in brain extracellular space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J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Neurosci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2014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34</w:t>
      </w:r>
      <w:r w:rsidRPr="00BF125F">
        <w:rPr>
          <w:rFonts w:ascii="Book Antiqua" w:eastAsia="宋体" w:hAnsi="Book Antiqua" w:cs="宋体"/>
          <w:sz w:val="24"/>
          <w:szCs w:val="24"/>
        </w:rPr>
        <w:t>: 6164-6176 [PMID: 24790187 DOI: 10.1523/JNEUROSCI.3458-13.2014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52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Mack JA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Feldman RJ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Itano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N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Kimat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K, Lauer M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ascall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VC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Mayti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EV. Enhanced inflammation and accelerated wound closure following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tetraphorbol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ester application or full-thickness wounding in mice lacking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synthases Has1 and Has3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J Invest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Dermatol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2012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132</w:t>
      </w:r>
      <w:r w:rsidRPr="00BF125F">
        <w:rPr>
          <w:rFonts w:ascii="Book Antiqua" w:eastAsia="宋体" w:hAnsi="Book Antiqua" w:cs="宋体"/>
          <w:sz w:val="24"/>
          <w:szCs w:val="24"/>
        </w:rPr>
        <w:t>: 198-207 [PMID: 21850020 DOI: 10.1038/jid.2011.248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53 </w:t>
      </w:r>
      <w:proofErr w:type="spellStart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>Adamia</w:t>
      </w:r>
      <w:proofErr w:type="spellEnd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 xml:space="preserve"> S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Craini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Kriangkum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J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Mant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MJ, Belch AR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Pilarski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LM. Abnormal expression of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synthases in patients with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Waldenstrom's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macroglobulimeni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.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Semin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Oncol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2003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30</w:t>
      </w:r>
      <w:r w:rsidRPr="00BF125F">
        <w:rPr>
          <w:rFonts w:ascii="Book Antiqua" w:eastAsia="宋体" w:hAnsi="Book Antiqua" w:cs="宋体"/>
          <w:sz w:val="24"/>
          <w:szCs w:val="24"/>
        </w:rPr>
        <w:t>: 165-168 [PMID: 12720129 DOI: 10.1053/sonc.2003.50042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54 </w:t>
      </w:r>
      <w:proofErr w:type="spellStart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>Adamia</w:t>
      </w:r>
      <w:proofErr w:type="spellEnd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 xml:space="preserve"> S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Reim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T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Craini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Mant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MJ, Belch AR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Pilarski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LM.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Intronic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splicing of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synthase 1 (HAS1): a biologically relevant indicator of poor outcome in multiple myeloma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>Blood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2005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105</w:t>
      </w:r>
      <w:r w:rsidRPr="00BF125F">
        <w:rPr>
          <w:rFonts w:ascii="Book Antiqua" w:eastAsia="宋体" w:hAnsi="Book Antiqua" w:cs="宋体"/>
          <w:sz w:val="24"/>
          <w:szCs w:val="24"/>
        </w:rPr>
        <w:t>: 4836-4844 [PMID: 15731173 DOI: 10.1182/blood-2004-10-3825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55 </w:t>
      </w:r>
      <w:proofErr w:type="spellStart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>Kuppusamy</w:t>
      </w:r>
      <w:proofErr w:type="spellEnd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 xml:space="preserve"> H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Ogmundsdottir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HM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Baigorri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E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Warkenti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A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Steingrimsdottir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H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araldsdottir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V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Mant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MJ, Mackey J, Johnston JB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Adami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S, Belch AR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Pilarski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LM. Inherited polymorphisms in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synthase 1 predict risk of systemic B-cell malignancies but not of breast cancer.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PLoS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One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2014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9</w:t>
      </w:r>
      <w:r w:rsidRPr="00BF125F">
        <w:rPr>
          <w:rFonts w:ascii="Book Antiqua" w:eastAsia="宋体" w:hAnsi="Book Antiqua" w:cs="宋体"/>
          <w:sz w:val="24"/>
          <w:szCs w:val="24"/>
        </w:rPr>
        <w:t>: e100691 [PMID: 24950197 DOI: 10.1371/journal.pone.0100691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lastRenderedPageBreak/>
        <w:t xml:space="preserve">56 </w:t>
      </w:r>
      <w:proofErr w:type="spellStart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>Adamia</w:t>
      </w:r>
      <w:proofErr w:type="spellEnd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 xml:space="preserve"> S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Reichert AA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Kuppusamy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H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Kriangkum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J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Ghosh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A, Hodges JJ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Pilarski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PM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Treo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SP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Mant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MJ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Reim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T, Belch AR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Pilarski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LM. Inherited and acquired variations in the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synthase 1 (HAS1) gene may contribute to disease progression in multiple myeloma and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Waldenstrom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macroglobulinemi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>Blood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2008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112</w:t>
      </w:r>
      <w:r w:rsidRPr="00BF125F">
        <w:rPr>
          <w:rFonts w:ascii="Book Antiqua" w:eastAsia="宋体" w:hAnsi="Book Antiqua" w:cs="宋体"/>
          <w:sz w:val="24"/>
          <w:szCs w:val="24"/>
        </w:rPr>
        <w:t>: 5111-5121 [PMID: 18815290 DOI: 10.1182/blood-2008-02-141770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57 </w:t>
      </w:r>
      <w:proofErr w:type="spellStart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>Camenisch</w:t>
      </w:r>
      <w:proofErr w:type="spellEnd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 xml:space="preserve"> TD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Spicer AP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Brehm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-Gibson T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Biesterfeldt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J, Augustine ML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Calabro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A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Kubalak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S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Klewer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SE, McDonald JA. Disruption of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synthase-2 abrogates normal cardiac morphogenesis and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-mediated transformation of epithelium to mesenchyme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J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Clin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Invest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2000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106</w:t>
      </w:r>
      <w:r w:rsidRPr="00BF125F">
        <w:rPr>
          <w:rFonts w:ascii="Book Antiqua" w:eastAsia="宋体" w:hAnsi="Book Antiqua" w:cs="宋体"/>
          <w:sz w:val="24"/>
          <w:szCs w:val="24"/>
        </w:rPr>
        <w:t>: 349-360 [PMID: 10930438 DOI: 10.1172/JCI10272]</w:t>
      </w:r>
    </w:p>
    <w:p w:rsidR="00992254" w:rsidRPr="00BF125F" w:rsidRDefault="00992254" w:rsidP="00BF125F">
      <w:pPr>
        <w:spacing w:after="0" w:line="360" w:lineRule="auto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58 </w:t>
      </w:r>
      <w:proofErr w:type="spellStart"/>
      <w:r w:rsidRPr="00BF125F">
        <w:rPr>
          <w:rFonts w:ascii="Book Antiqua" w:eastAsia="宋体" w:hAnsi="Book Antiqua" w:cs="宋体"/>
          <w:b/>
          <w:sz w:val="24"/>
          <w:szCs w:val="24"/>
        </w:rPr>
        <w:t>Camenisch</w:t>
      </w:r>
      <w:proofErr w:type="spellEnd"/>
      <w:r w:rsidRPr="00BF125F">
        <w:rPr>
          <w:rFonts w:ascii="Book Antiqua" w:eastAsia="宋体" w:hAnsi="Book Antiqua" w:cs="宋体"/>
          <w:b/>
          <w:sz w:val="24"/>
          <w:szCs w:val="24"/>
        </w:rPr>
        <w:t xml:space="preserve"> TD, 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Schroeder JA, Bradley J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Klewer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SE, McDonald JA. Heart-valve mesenchyme formation is dependent on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-augmented activation of ErbB2-ErbB3 receptors. </w:t>
      </w:r>
      <w:r w:rsidRPr="00BF125F">
        <w:rPr>
          <w:rFonts w:ascii="Book Antiqua" w:eastAsia="宋体" w:hAnsi="Book Antiqua" w:cs="宋体"/>
          <w:i/>
          <w:sz w:val="24"/>
          <w:szCs w:val="24"/>
        </w:rPr>
        <w:t xml:space="preserve">Nat Med 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2002; </w:t>
      </w:r>
      <w:r w:rsidRPr="00BF125F">
        <w:rPr>
          <w:rFonts w:ascii="Book Antiqua" w:eastAsia="宋体" w:hAnsi="Book Antiqua" w:cs="宋体"/>
          <w:b/>
          <w:sz w:val="24"/>
          <w:szCs w:val="24"/>
        </w:rPr>
        <w:t>8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: 850-855 [PMID: 12134143 DOI: 10.1038/nm742] 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59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Matsumoto K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Li Y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Jakub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C, Sugiyama Y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Sayo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T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Okuno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Dealy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CN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Tool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BP, Takeda J, Yamaguchi Y, Kosher RA. Conditional inactivation of Has2 reveals a crucial role for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in skeletal growth, patterning, chondrocyte maturation and joint formation in the developing limb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>Development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2009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136</w:t>
      </w:r>
      <w:r w:rsidRPr="00BF125F">
        <w:rPr>
          <w:rFonts w:ascii="Book Antiqua" w:eastAsia="宋体" w:hAnsi="Book Antiqua" w:cs="宋体"/>
          <w:sz w:val="24"/>
          <w:szCs w:val="24"/>
        </w:rPr>
        <w:t>: 2825-2835 [PMID: 19633173 DOI: 10.1242/dev.038505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60 </w:t>
      </w:r>
      <w:proofErr w:type="spellStart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>Fenderson</w:t>
      </w:r>
      <w:proofErr w:type="spellEnd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 xml:space="preserve"> BA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Stamenkovic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I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Aruffo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A. Localization of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in mouse embryos during implantation, gastrulation and organogenesis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>Differentiation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1993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54</w:t>
      </w:r>
      <w:r w:rsidRPr="00BF125F">
        <w:rPr>
          <w:rFonts w:ascii="Book Antiqua" w:eastAsia="宋体" w:hAnsi="Book Antiqua" w:cs="宋体"/>
          <w:sz w:val="24"/>
          <w:szCs w:val="24"/>
        </w:rPr>
        <w:t>: 85-98 [PMID: 7694885 DOI: 10.1111/j.1432-0436.1993.tb00711.x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61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Zhu X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Deng X, Huang G, Wang J, Yang J, Chen S, Ma X, Wang B. A novel mutation of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synthase 2 gene in Chinese children with ventricular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septal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defect.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PLoS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One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2014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9</w:t>
      </w:r>
      <w:r w:rsidRPr="00BF125F">
        <w:rPr>
          <w:rFonts w:ascii="Book Antiqua" w:eastAsia="宋体" w:hAnsi="Book Antiqua" w:cs="宋体"/>
          <w:sz w:val="24"/>
          <w:szCs w:val="24"/>
        </w:rPr>
        <w:t>: e87437 [PMID: 24558368 DOI: 10.1371/journal.pone.0087437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62 </w:t>
      </w:r>
      <w:proofErr w:type="spellStart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>Bai</w:t>
      </w:r>
      <w:proofErr w:type="spellEnd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 xml:space="preserve"> KJ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Spicer AP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Mascarenhas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MM, Yu L, Ochoa CD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Garg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HG, Quinn DA. The role of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synthase 3 in ventilator-induced lung injury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Am J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Respir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Crit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Care Med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2005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172</w:t>
      </w:r>
      <w:r w:rsidRPr="00BF125F">
        <w:rPr>
          <w:rFonts w:ascii="Book Antiqua" w:eastAsia="宋体" w:hAnsi="Book Antiqua" w:cs="宋体"/>
          <w:sz w:val="24"/>
          <w:szCs w:val="24"/>
        </w:rPr>
        <w:t>: 92-98 [PMID: 15790861 DOI: 10.1164/rccm.200405-652OC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63 </w:t>
      </w:r>
      <w:proofErr w:type="spellStart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>Ramsden</w:t>
      </w:r>
      <w:proofErr w:type="spellEnd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 xml:space="preserve"> CA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Bankier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A, Brown TJ, Cowen PS, Frost GI, McCallum DD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Studdert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VP, Fraser JR. A new disorder of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metabolism associated with generalized </w:t>
      </w:r>
      <w:r w:rsidRPr="00BF125F">
        <w:rPr>
          <w:rFonts w:ascii="Book Antiqua" w:eastAsia="宋体" w:hAnsi="Book Antiqua" w:cs="宋体"/>
          <w:sz w:val="24"/>
          <w:szCs w:val="24"/>
        </w:rPr>
        <w:lastRenderedPageBreak/>
        <w:t xml:space="preserve">folding and thickening of the skin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J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Pediatr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2000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136</w:t>
      </w:r>
      <w:r w:rsidRPr="00BF125F">
        <w:rPr>
          <w:rFonts w:ascii="Book Antiqua" w:eastAsia="宋体" w:hAnsi="Book Antiqua" w:cs="宋体"/>
          <w:sz w:val="24"/>
          <w:szCs w:val="24"/>
        </w:rPr>
        <w:t>: 62-68 [PMID: 10636976 DOI: 10.1016/S0022-3476(00)90051-9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64 </w:t>
      </w:r>
      <w:proofErr w:type="spellStart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>Zanna</w:t>
      </w:r>
      <w:proofErr w:type="spellEnd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 xml:space="preserve"> G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Fondevil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D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Bardagí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Docampo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MJ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Bassols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A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Ferrer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L. Cutaneous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mucinosis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in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shar-pei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dogs is due to hyaluronic acid deposition and is associated with high levels of hyaluronic acid in serum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Vet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Dermatol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2008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19</w:t>
      </w:r>
      <w:r w:rsidRPr="00BF125F">
        <w:rPr>
          <w:rFonts w:ascii="Book Antiqua" w:eastAsia="宋体" w:hAnsi="Book Antiqua" w:cs="宋体"/>
          <w:sz w:val="24"/>
          <w:szCs w:val="24"/>
        </w:rPr>
        <w:t>: 314-318 [PMID: 18786151 DOI: 10.1111/j.1365-3164.2008.00703.x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65 </w:t>
      </w:r>
      <w:proofErr w:type="spellStart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>Zanna</w:t>
      </w:r>
      <w:proofErr w:type="spellEnd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 xml:space="preserve"> G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Docampo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MJ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Fondevil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D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Bardagí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Bassols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A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Ferrer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L. Hereditary cutaneous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mucinosis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in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shar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pei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dogs is associated with increased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synthase-2 mRNA transcription by cultured dermal fibroblasts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Vet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Dermatol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2009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20</w:t>
      </w:r>
      <w:r w:rsidRPr="00BF125F">
        <w:rPr>
          <w:rFonts w:ascii="Book Antiqua" w:eastAsia="宋体" w:hAnsi="Book Antiqua" w:cs="宋体"/>
          <w:sz w:val="24"/>
          <w:szCs w:val="24"/>
        </w:rPr>
        <w:t>: 377-382 [PMID: 20178474 DOI: 10.1111/j.1365-3164.2009.00799.x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66 </w:t>
      </w:r>
      <w:proofErr w:type="spellStart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>Docampo</w:t>
      </w:r>
      <w:proofErr w:type="spellEnd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 xml:space="preserve"> MJ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Zann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G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Fondevil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D, Cabrera J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López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-Iglesias C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Carvalho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A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Cerrato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S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Ferrer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L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Bassols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A. Increased HAS2-driven hyaluronic acid synthesis in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shar-pei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dogs with hereditary cutaneous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osis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(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mucinosis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)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Vet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Dermatol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2011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22</w:t>
      </w:r>
      <w:r w:rsidRPr="00BF125F">
        <w:rPr>
          <w:rFonts w:ascii="Book Antiqua" w:eastAsia="宋体" w:hAnsi="Book Antiqua" w:cs="宋体"/>
          <w:sz w:val="24"/>
          <w:szCs w:val="24"/>
        </w:rPr>
        <w:t>: 535-545 [PMID: 21718367 DOI: 10.1111/j.1365-3164.2011.00986.x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67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Olsson M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Meadows JR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Truvé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K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Rosengre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Pielberg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G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Puppo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F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Mauceli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E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Quilez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J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Tonomur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N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Zann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G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Docampo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MJ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Bassols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A, Avery AC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Karlsso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EK, Thomas A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Kastner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DL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Bongcam-Rudloff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E, Webster MT, Sanchez A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edhammar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A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Remmers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EF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Andersso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L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Ferrer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L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Tintl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L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Lindblad-Toh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K. A novel unstable duplication upstream of HAS2 predisposes to a breed-defining skin phenotype and a periodic fever syndrome in Chinese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Shar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-Pei dogs.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PLoS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Genet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2011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7</w:t>
      </w:r>
      <w:r w:rsidRPr="00BF125F">
        <w:rPr>
          <w:rFonts w:ascii="Book Antiqua" w:eastAsia="宋体" w:hAnsi="Book Antiqua" w:cs="宋体"/>
          <w:sz w:val="24"/>
          <w:szCs w:val="24"/>
        </w:rPr>
        <w:t>: e1001332 [PMID: 21437276 DOI: 10.1371/journal.pgen.1001332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68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Metzger J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Distl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O. A study of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Shar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>-Pei dogs refutes association of the '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meatmouth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' duplication near HAS2 with Familial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Shar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-Pei Fever.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Anim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Genet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2014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45</w:t>
      </w:r>
      <w:r w:rsidRPr="00BF125F">
        <w:rPr>
          <w:rFonts w:ascii="Book Antiqua" w:eastAsia="宋体" w:hAnsi="Book Antiqua" w:cs="宋体"/>
          <w:sz w:val="24"/>
          <w:szCs w:val="24"/>
        </w:rPr>
        <w:t>: 763-764 [PMID: 25040095 DOI: 10.1111/age.12193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69 </w:t>
      </w:r>
      <w:proofErr w:type="spellStart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>Tian</w:t>
      </w:r>
      <w:proofErr w:type="spellEnd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 xml:space="preserve"> X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Azpuru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J, Hine C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Vaidy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A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Myakishev-Rempel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Ablaev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J, Mao Z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Nevo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E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Gorbunov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V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Seluanov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A. High-molecular-mass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mediates the cancer resistance of the naked mole rat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>Nature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2013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499</w:t>
      </w:r>
      <w:r w:rsidRPr="00BF125F">
        <w:rPr>
          <w:rFonts w:ascii="Book Antiqua" w:eastAsia="宋体" w:hAnsi="Book Antiqua" w:cs="宋体"/>
          <w:sz w:val="24"/>
          <w:szCs w:val="24"/>
        </w:rPr>
        <w:t>: 346-349 [PMID: 23783513 DOI: 10.1038/nature12234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lastRenderedPageBreak/>
        <w:t xml:space="preserve">70 </w:t>
      </w:r>
      <w:proofErr w:type="spellStart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>Rodén</w:t>
      </w:r>
      <w:proofErr w:type="spellEnd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 xml:space="preserve"> L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Campbell P, Fraser JR, Laurent TC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Pertoft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H, Thompson JN.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Enzymic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pathways of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catabolism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Ciba Found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Symp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1989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143</w:t>
      </w:r>
      <w:r w:rsidRPr="00BF125F">
        <w:rPr>
          <w:rFonts w:ascii="Book Antiqua" w:eastAsia="宋体" w:hAnsi="Book Antiqua" w:cs="宋体"/>
          <w:sz w:val="24"/>
          <w:szCs w:val="24"/>
        </w:rPr>
        <w:t>: 60-76; discussion 76-86, 281-5 [PMID: 2530069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71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Linker A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Meyer K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Weissman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B.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Enzumatic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formation of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monosaccharides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from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t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J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Biol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Chem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1955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213</w:t>
      </w:r>
      <w:r w:rsidRPr="00BF125F">
        <w:rPr>
          <w:rFonts w:ascii="Book Antiqua" w:eastAsia="宋体" w:hAnsi="Book Antiqua" w:cs="宋体"/>
          <w:sz w:val="24"/>
          <w:szCs w:val="24"/>
        </w:rPr>
        <w:t>: 237-248 [PMID: 14353922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72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 xml:space="preserve">De </w:t>
      </w:r>
      <w:proofErr w:type="spellStart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>Salegui</w:t>
      </w:r>
      <w:proofErr w:type="spellEnd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 xml:space="preserve"> M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Plonsk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H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Pigm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W. A comparison of serum and testicular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idas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Arch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Biochem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Biophys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1967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121</w:t>
      </w:r>
      <w:r w:rsidRPr="00BF125F">
        <w:rPr>
          <w:rFonts w:ascii="Book Antiqua" w:eastAsia="宋体" w:hAnsi="Book Antiqua" w:cs="宋体"/>
          <w:sz w:val="24"/>
          <w:szCs w:val="24"/>
        </w:rPr>
        <w:t>: 548-554 [PMID: 5624804 DOI: 10.1016/0003-9861(67)90037-9]</w:t>
      </w:r>
    </w:p>
    <w:p w:rsidR="00992254" w:rsidRPr="00BF125F" w:rsidRDefault="00992254" w:rsidP="00BF125F">
      <w:pPr>
        <w:spacing w:after="0" w:line="360" w:lineRule="auto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>73</w:t>
      </w:r>
      <w:r w:rsidRPr="00BF125F">
        <w:rPr>
          <w:rFonts w:ascii="Book Antiqua" w:eastAsia="宋体" w:hAnsi="Book Antiqua" w:cs="宋体"/>
          <w:b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b/>
          <w:sz w:val="24"/>
          <w:szCs w:val="24"/>
        </w:rPr>
        <w:t>Gmachl</w:t>
      </w:r>
      <w:proofErr w:type="spellEnd"/>
      <w:r w:rsidRPr="00BF125F">
        <w:rPr>
          <w:rFonts w:ascii="Book Antiqua" w:eastAsia="宋体" w:hAnsi="Book Antiqua" w:cs="宋体"/>
          <w:b/>
          <w:sz w:val="24"/>
          <w:szCs w:val="24"/>
        </w:rPr>
        <w:t xml:space="preserve"> M,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Kreil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G. Bee Venom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idas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Is Homologous to a Membrane-Protein of Mammalian Sperm. </w:t>
      </w:r>
      <w:proofErr w:type="spellStart"/>
      <w:r w:rsidRPr="00BF125F">
        <w:rPr>
          <w:rFonts w:ascii="Book Antiqua" w:eastAsia="宋体" w:hAnsi="Book Antiqua" w:cs="宋体"/>
          <w:i/>
          <w:sz w:val="24"/>
          <w:szCs w:val="24"/>
        </w:rPr>
        <w:t>Proc</w:t>
      </w:r>
      <w:proofErr w:type="spellEnd"/>
      <w:r w:rsidRPr="00BF125F">
        <w:rPr>
          <w:rFonts w:ascii="Book Antiqua" w:eastAsia="宋体" w:hAnsi="Book Antiqua" w:cs="宋体"/>
          <w:i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i/>
          <w:sz w:val="24"/>
          <w:szCs w:val="24"/>
        </w:rPr>
        <w:t>Natl</w:t>
      </w:r>
      <w:proofErr w:type="spellEnd"/>
      <w:r w:rsidRPr="00BF125F">
        <w:rPr>
          <w:rFonts w:ascii="Book Antiqua" w:eastAsia="宋体" w:hAnsi="Book Antiqua" w:cs="宋体"/>
          <w:i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i/>
          <w:sz w:val="24"/>
          <w:szCs w:val="24"/>
        </w:rPr>
        <w:t>Acad</w:t>
      </w:r>
      <w:proofErr w:type="spellEnd"/>
      <w:r w:rsidRPr="00BF125F">
        <w:rPr>
          <w:rFonts w:ascii="Book Antiqua" w:eastAsia="宋体" w:hAnsi="Book Antiqua" w:cs="宋体"/>
          <w:i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i/>
          <w:sz w:val="24"/>
          <w:szCs w:val="24"/>
        </w:rPr>
        <w:t>Sci</w:t>
      </w:r>
      <w:proofErr w:type="spellEnd"/>
      <w:r w:rsidRPr="00BF125F">
        <w:rPr>
          <w:rFonts w:ascii="Book Antiqua" w:eastAsia="宋体" w:hAnsi="Book Antiqua" w:cs="宋体"/>
          <w:i/>
          <w:sz w:val="24"/>
          <w:szCs w:val="24"/>
        </w:rPr>
        <w:t xml:space="preserve"> U S A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1993; </w:t>
      </w:r>
      <w:r w:rsidRPr="00BF125F">
        <w:rPr>
          <w:rFonts w:ascii="Book Antiqua" w:eastAsia="宋体" w:hAnsi="Book Antiqua" w:cs="宋体"/>
          <w:b/>
          <w:sz w:val="24"/>
          <w:szCs w:val="24"/>
        </w:rPr>
        <w:t>90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: 3569-3573 [PMID: 7682712 DOI: 10.1073/pnas.90.8.3569] </w:t>
      </w:r>
    </w:p>
    <w:p w:rsidR="00992254" w:rsidRPr="00BF125F" w:rsidRDefault="00992254" w:rsidP="00BF125F">
      <w:pPr>
        <w:spacing w:after="0" w:line="360" w:lineRule="auto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74 </w:t>
      </w:r>
      <w:proofErr w:type="spellStart"/>
      <w:r w:rsidRPr="00BF125F">
        <w:rPr>
          <w:rFonts w:ascii="Book Antiqua" w:eastAsia="宋体" w:hAnsi="Book Antiqua" w:cs="宋体"/>
          <w:b/>
          <w:sz w:val="24"/>
          <w:szCs w:val="24"/>
        </w:rPr>
        <w:t>Gmachl</w:t>
      </w:r>
      <w:proofErr w:type="spellEnd"/>
      <w:r w:rsidRPr="00BF125F">
        <w:rPr>
          <w:rFonts w:ascii="Book Antiqua" w:eastAsia="宋体" w:hAnsi="Book Antiqua" w:cs="宋体"/>
          <w:b/>
          <w:sz w:val="24"/>
          <w:szCs w:val="24"/>
        </w:rPr>
        <w:t xml:space="preserve"> M,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Sagan S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Kreil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G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Ketter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S. The Human Sperm Protein Ph-20 Has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idas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Activity. </w:t>
      </w:r>
      <w:r w:rsidRPr="00BF125F">
        <w:rPr>
          <w:rFonts w:ascii="Book Antiqua" w:eastAsia="宋体" w:hAnsi="Book Antiqua" w:cs="宋体"/>
          <w:i/>
          <w:sz w:val="24"/>
          <w:szCs w:val="24"/>
        </w:rPr>
        <w:t xml:space="preserve">FEBS </w:t>
      </w:r>
      <w:proofErr w:type="spellStart"/>
      <w:r w:rsidRPr="00BF125F">
        <w:rPr>
          <w:rFonts w:ascii="Book Antiqua" w:eastAsia="宋体" w:hAnsi="Book Antiqua" w:cs="宋体"/>
          <w:i/>
          <w:sz w:val="24"/>
          <w:szCs w:val="24"/>
        </w:rPr>
        <w:t>Lett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1993; </w:t>
      </w:r>
      <w:r w:rsidRPr="00BF125F">
        <w:rPr>
          <w:rFonts w:ascii="Book Antiqua" w:eastAsia="宋体" w:hAnsi="Book Antiqua" w:cs="宋体"/>
          <w:b/>
          <w:sz w:val="24"/>
          <w:szCs w:val="24"/>
        </w:rPr>
        <w:t>336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: 545-548 [PMID: 8282124 DOI: 10.1016/0014-5793(93)80873-S] 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75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Jones MH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Davey PM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Apli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H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Affar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NA. Expression analysis, genomic structure, and mapping to 7q31 of the human sperm adhesion molecule gene SPAM1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>Genomics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1995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29</w:t>
      </w:r>
      <w:r w:rsidRPr="00BF125F">
        <w:rPr>
          <w:rFonts w:ascii="Book Antiqua" w:eastAsia="宋体" w:hAnsi="Book Antiqua" w:cs="宋体"/>
          <w:sz w:val="24"/>
          <w:szCs w:val="24"/>
        </w:rPr>
        <w:t>: 796-800 [PMID: 8575780 DOI: 10.1006/geno.1995.9931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76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Frost GI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Csók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AB, Wong T, Stern R. Purification, cloning, and expression of human plasma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idas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.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Biochem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Biophys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Res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Commu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1997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236</w:t>
      </w:r>
      <w:r w:rsidRPr="00BF125F">
        <w:rPr>
          <w:rFonts w:ascii="Book Antiqua" w:eastAsia="宋体" w:hAnsi="Book Antiqua" w:cs="宋体"/>
          <w:sz w:val="24"/>
          <w:szCs w:val="24"/>
        </w:rPr>
        <w:t>: 10-15 [PMID: 9223416 DOI: 10.1006/bbrc.1997.6773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77 </w:t>
      </w:r>
      <w:proofErr w:type="spellStart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>Csóka</w:t>
      </w:r>
      <w:proofErr w:type="spellEnd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 xml:space="preserve"> AB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Frost GI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eng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HH, Scherer SW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Mohapatr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G, Stern R. The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idas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gene HYAL1 maps to chromosome 3p21.2-p21.3 in human and 9F1-F2 in mouse, a conserved candidate tumor suppressor locus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>Genomics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1998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48</w:t>
      </w:r>
      <w:r w:rsidRPr="00BF125F">
        <w:rPr>
          <w:rFonts w:ascii="Book Antiqua" w:eastAsia="宋体" w:hAnsi="Book Antiqua" w:cs="宋体"/>
          <w:sz w:val="24"/>
          <w:szCs w:val="24"/>
        </w:rPr>
        <w:t>: 63-70 [PMID: 9503017 DOI: 10.1006/geno.1997.5158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78 </w:t>
      </w:r>
      <w:proofErr w:type="spellStart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>Lepperdinger</w:t>
      </w:r>
      <w:proofErr w:type="spellEnd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 xml:space="preserve"> G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Strobl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B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Kreil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G. HYAL2, a human gene expressed in many cells, encodes a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lysosomal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idas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with a novel type of specificity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J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Biol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Chem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1998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273</w:t>
      </w:r>
      <w:r w:rsidRPr="00BF125F">
        <w:rPr>
          <w:rFonts w:ascii="Book Antiqua" w:eastAsia="宋体" w:hAnsi="Book Antiqua" w:cs="宋体"/>
          <w:sz w:val="24"/>
          <w:szCs w:val="24"/>
        </w:rPr>
        <w:t>: 22466-22470 [PMID: 9712871 DOI: 10.1074/jbc.273.35.22466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79 </w:t>
      </w:r>
      <w:proofErr w:type="spellStart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>Strobl</w:t>
      </w:r>
      <w:proofErr w:type="spellEnd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 xml:space="preserve"> B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Wechselberger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C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Beier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DR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Lepperdinger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G. Structural organization and chromosomal localization of Hyal2, a gene encoding a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lysosomal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idas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>Genomics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1998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53</w:t>
      </w:r>
      <w:r w:rsidRPr="00BF125F">
        <w:rPr>
          <w:rFonts w:ascii="Book Antiqua" w:eastAsia="宋体" w:hAnsi="Book Antiqua" w:cs="宋体"/>
          <w:sz w:val="24"/>
          <w:szCs w:val="24"/>
        </w:rPr>
        <w:t>: 214-219 [PMID: 9790770 DOI: 10.1006/geno.1998.5472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lastRenderedPageBreak/>
        <w:t xml:space="preserve">80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Wei MH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Latif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F, Bader S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Kashub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V, Chen JY, Duh FM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Sekido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Y, Lee CC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Geil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L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Kuzmi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I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Zabarovsky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E, Klein G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Zbar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B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Minn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JD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Lerm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MI. Construction of a 600-kilobase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cosmid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clone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contig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and generation of a transcriptional map surrounding the lung cancer tumor suppressor gene (TSG) locus on human chromosome 3p21.3: progress toward the isolation of a lung cancer TSG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>Cancer Res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1996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56</w:t>
      </w:r>
      <w:r w:rsidRPr="00BF125F">
        <w:rPr>
          <w:rFonts w:ascii="Book Antiqua" w:eastAsia="宋体" w:hAnsi="Book Antiqua" w:cs="宋体"/>
          <w:sz w:val="24"/>
          <w:szCs w:val="24"/>
        </w:rPr>
        <w:t>: 1487-1492 [PMID: 8603390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81 </w:t>
      </w:r>
      <w:proofErr w:type="spellStart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>Csóka</w:t>
      </w:r>
      <w:proofErr w:type="spellEnd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 xml:space="preserve"> AB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Scherer SW, Stern R. Expression analysis of six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paralogous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human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idas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genes clustered on chromosomes 3p21 and 7q31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>Genomics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1999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60</w:t>
      </w:r>
      <w:r w:rsidRPr="00BF125F">
        <w:rPr>
          <w:rFonts w:ascii="Book Antiqua" w:eastAsia="宋体" w:hAnsi="Book Antiqua" w:cs="宋体"/>
          <w:sz w:val="24"/>
          <w:szCs w:val="24"/>
        </w:rPr>
        <w:t>: 356-361 [PMID: 10493834 DOI: 10.1006/geno.1999.5876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82 </w:t>
      </w:r>
      <w:proofErr w:type="spellStart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>Csoka</w:t>
      </w:r>
      <w:proofErr w:type="spellEnd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 xml:space="preserve"> AB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Frost GI, Stern R. The six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idas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-like genes in the human and mouse genomes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Matrix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Biol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2001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20</w:t>
      </w:r>
      <w:r w:rsidRPr="00BF125F">
        <w:rPr>
          <w:rFonts w:ascii="Book Antiqua" w:eastAsia="宋体" w:hAnsi="Book Antiqua" w:cs="宋体"/>
          <w:sz w:val="24"/>
          <w:szCs w:val="24"/>
        </w:rPr>
        <w:t>: 499-508 [PMID: 11731267 DOI: 10.1016/S0945-053X(01)00172-X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83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Kim E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Baba D, Kimura M, Yamashita M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Kashiwabar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S, Baba T. Identification of a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idas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, Hyal5, involved in penetration of mouse sperm through cumulus mass.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Proc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Natl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Acad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Sci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U S A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2005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102</w:t>
      </w:r>
      <w:r w:rsidRPr="00BF125F">
        <w:rPr>
          <w:rFonts w:ascii="Book Antiqua" w:eastAsia="宋体" w:hAnsi="Book Antiqua" w:cs="宋体"/>
          <w:sz w:val="24"/>
          <w:szCs w:val="24"/>
        </w:rPr>
        <w:t>: 18028-18033 [PMID: 16330764 DOI: 10.1073/pnas.0506825102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84 </w:t>
      </w:r>
      <w:proofErr w:type="spellStart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>Chatel</w:t>
      </w:r>
      <w:proofErr w:type="spellEnd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 xml:space="preserve"> A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Hemming R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obert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J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Natowicz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MR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Triggs-Rain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B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Merz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DC. The C.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elegans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idas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: a developmentally significant enzyme with chondroitin-degrading activity at both acidic and neutral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pH.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Matrix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Biol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2010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29</w:t>
      </w:r>
      <w:r w:rsidRPr="00BF125F">
        <w:rPr>
          <w:rFonts w:ascii="Book Antiqua" w:eastAsia="宋体" w:hAnsi="Book Antiqua" w:cs="宋体"/>
          <w:sz w:val="24"/>
          <w:szCs w:val="24"/>
        </w:rPr>
        <w:t>: 494-502 [PMID: 20576486 DOI: 10.1016/j.matbio.2010.05.005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85 </w:t>
      </w:r>
      <w:proofErr w:type="spellStart"/>
      <w:r w:rsidRPr="00BF125F">
        <w:rPr>
          <w:rFonts w:ascii="Book Antiqua" w:eastAsia="宋体" w:hAnsi="Book Antiqua" w:cs="宋体"/>
          <w:b/>
          <w:sz w:val="24"/>
          <w:szCs w:val="24"/>
        </w:rPr>
        <w:t>Kaneiwa</w:t>
      </w:r>
      <w:proofErr w:type="spellEnd"/>
      <w:r w:rsidRPr="00BF125F">
        <w:rPr>
          <w:rFonts w:ascii="Book Antiqua" w:eastAsia="宋体" w:hAnsi="Book Antiqua" w:cs="宋体"/>
          <w:b/>
          <w:sz w:val="24"/>
          <w:szCs w:val="24"/>
        </w:rPr>
        <w:t xml:space="preserve"> T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Mizumoto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S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Sugahar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K, Yamada S. Identification of human hyaluronidase-4 as a novel chondroitin sulfate hydrolase that preferentially cleaves the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galactosaminidic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linkage in the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trisulfated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tetrasaccharid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sequence. </w:t>
      </w:r>
      <w:proofErr w:type="spellStart"/>
      <w:r w:rsidRPr="00BF125F">
        <w:rPr>
          <w:rFonts w:ascii="Book Antiqua" w:eastAsia="宋体" w:hAnsi="Book Antiqua" w:cs="宋体"/>
          <w:i/>
          <w:sz w:val="24"/>
          <w:szCs w:val="24"/>
        </w:rPr>
        <w:t>Glycobiology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2010; </w:t>
      </w:r>
      <w:r w:rsidRPr="00BF125F">
        <w:rPr>
          <w:rFonts w:ascii="Book Antiqua" w:eastAsia="宋体" w:hAnsi="Book Antiqua" w:cs="宋体"/>
          <w:b/>
          <w:sz w:val="24"/>
          <w:szCs w:val="24"/>
        </w:rPr>
        <w:t>20</w:t>
      </w:r>
      <w:r w:rsidRPr="00BF125F">
        <w:rPr>
          <w:rFonts w:ascii="Book Antiqua" w:eastAsia="宋体" w:hAnsi="Book Antiqua" w:cs="宋体"/>
          <w:sz w:val="24"/>
          <w:szCs w:val="24"/>
        </w:rPr>
        <w:t>: 300-309 [PMID: 19889881 DOI: 10.1093/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glycob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>/cwp174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86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Harada H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Takahashi M. CD44-dependent intracellular and extracellular catabolism of hyaluronic acid by hyaluronidase-1 and -2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J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Biol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Chem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2007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282</w:t>
      </w:r>
      <w:r w:rsidRPr="00BF125F">
        <w:rPr>
          <w:rFonts w:ascii="Book Antiqua" w:eastAsia="宋体" w:hAnsi="Book Antiqua" w:cs="宋体"/>
          <w:sz w:val="24"/>
          <w:szCs w:val="24"/>
        </w:rPr>
        <w:t>: 5597-5607 [PMID: 17170110 DOI: 10.1074/jbc.M608358200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87 </w:t>
      </w:r>
      <w:r w:rsidRPr="00BF125F">
        <w:rPr>
          <w:rFonts w:ascii="Book Antiqua" w:eastAsia="宋体" w:hAnsi="Book Antiqua" w:cs="宋体"/>
          <w:b/>
          <w:sz w:val="24"/>
          <w:szCs w:val="24"/>
        </w:rPr>
        <w:t>Hemming R,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Martin DC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Slominski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E, Nagy JI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alayko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AJ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Pind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S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Triggs-Rain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B. Mouse Hyal3 encodes a 45-56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kD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glycoprotein whose overexpression increases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lastRenderedPageBreak/>
        <w:t>hyaluronidas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1 activity in cultured cells. </w:t>
      </w:r>
      <w:proofErr w:type="spellStart"/>
      <w:r w:rsidRPr="00BF125F">
        <w:rPr>
          <w:rFonts w:ascii="Book Antiqua" w:eastAsia="宋体" w:hAnsi="Book Antiqua" w:cs="宋体"/>
          <w:i/>
          <w:sz w:val="24"/>
          <w:szCs w:val="24"/>
        </w:rPr>
        <w:t>Glycobiology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2008; </w:t>
      </w:r>
      <w:r w:rsidRPr="00BF125F">
        <w:rPr>
          <w:rFonts w:ascii="Book Antiqua" w:eastAsia="宋体" w:hAnsi="Book Antiqua" w:cs="宋体"/>
          <w:b/>
          <w:sz w:val="24"/>
          <w:szCs w:val="24"/>
        </w:rPr>
        <w:t>18</w:t>
      </w:r>
      <w:r w:rsidRPr="00BF125F">
        <w:rPr>
          <w:rFonts w:ascii="Book Antiqua" w:eastAsia="宋体" w:hAnsi="Book Antiqua" w:cs="宋体"/>
          <w:sz w:val="24"/>
          <w:szCs w:val="24"/>
        </w:rPr>
        <w:t>: 280-289 [PMID: 18234732 DOI: 10.1093/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glycob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/cwn006] 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88 </w:t>
      </w:r>
      <w:proofErr w:type="spellStart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>Shuttleworth</w:t>
      </w:r>
      <w:proofErr w:type="spellEnd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 xml:space="preserve"> TL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Wilson MD, Wicklow BA, Wilkins JA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Triggs-Rain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BL. Characterization of the murine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idas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gene region reveals complex organization and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cotranscriptio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of Hyal1 with downstream genes, Fus2 and Hyal3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J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Biol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Chem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2002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277</w:t>
      </w:r>
      <w:r w:rsidRPr="00BF125F">
        <w:rPr>
          <w:rFonts w:ascii="Book Antiqua" w:eastAsia="宋体" w:hAnsi="Book Antiqua" w:cs="宋体"/>
          <w:sz w:val="24"/>
          <w:szCs w:val="24"/>
        </w:rPr>
        <w:t>: 23008-23018 [PMID: 11929860 DOI: 10.1074/jbc.M108991200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89 </w:t>
      </w:r>
      <w:proofErr w:type="spellStart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>Michishita</w:t>
      </w:r>
      <w:proofErr w:type="spellEnd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 xml:space="preserve"> E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Garcés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G, Barrett JC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orikaw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I.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Upregulatio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of the KIAA1199 gene is associated with cellular mortality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Cancer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Lett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2006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239</w:t>
      </w:r>
      <w:r w:rsidRPr="00BF125F">
        <w:rPr>
          <w:rFonts w:ascii="Book Antiqua" w:eastAsia="宋体" w:hAnsi="Book Antiqua" w:cs="宋体"/>
          <w:sz w:val="24"/>
          <w:szCs w:val="24"/>
        </w:rPr>
        <w:t>: 71-77 [PMID: 16157444 DOI: 10.1016/j.canlet.2005.07.028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90 </w:t>
      </w:r>
      <w:proofErr w:type="spellStart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>Natowicz</w:t>
      </w:r>
      <w:proofErr w:type="spellEnd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 xml:space="preserve"> MR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Short MP, Wang Y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Dickersi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GR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Gebhardt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MC, Rosenthal DI, Sims KB, Rosenberg AE. Clinical and biochemical manifestations of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idas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deficiency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N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Engl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J Med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1996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335</w:t>
      </w:r>
      <w:r w:rsidRPr="00BF125F">
        <w:rPr>
          <w:rFonts w:ascii="Book Antiqua" w:eastAsia="宋体" w:hAnsi="Book Antiqua" w:cs="宋体"/>
          <w:sz w:val="24"/>
          <w:szCs w:val="24"/>
        </w:rPr>
        <w:t>: 1029-1033 [PMID: 8793927 DOI: 10.1056/NEJM199610033351405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91 </w:t>
      </w:r>
      <w:proofErr w:type="spellStart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>Triggs-Raine</w:t>
      </w:r>
      <w:proofErr w:type="spellEnd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 xml:space="preserve"> B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Salo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TJ, Zhang H, Wicklow BA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Natowicz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MR. Mutations in HYAL1, a member of a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tandemly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distributed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multigen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family encoding disparate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idas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activities, cause a newly described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lysosomal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disorder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mucopolysaccharidosis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IX.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Proc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Natl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Acad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Sci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U S A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1999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96</w:t>
      </w:r>
      <w:r w:rsidRPr="00BF125F">
        <w:rPr>
          <w:rFonts w:ascii="Book Antiqua" w:eastAsia="宋体" w:hAnsi="Book Antiqua" w:cs="宋体"/>
          <w:sz w:val="24"/>
          <w:szCs w:val="24"/>
        </w:rPr>
        <w:t>: 6296-6300 [PMID: 10339581 DOI: 10.1073/pnas.96.11.6296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92 </w:t>
      </w:r>
      <w:proofErr w:type="spellStart"/>
      <w:r w:rsidRPr="00BF125F">
        <w:rPr>
          <w:rFonts w:ascii="Book Antiqua" w:eastAsia="宋体" w:hAnsi="Book Antiqua" w:cs="宋体"/>
          <w:b/>
          <w:sz w:val="24"/>
          <w:szCs w:val="24"/>
        </w:rPr>
        <w:t>Imundo</w:t>
      </w:r>
      <w:proofErr w:type="spellEnd"/>
      <w:r w:rsidRPr="00BF125F">
        <w:rPr>
          <w:rFonts w:ascii="Book Antiqua" w:eastAsia="宋体" w:hAnsi="Book Antiqua" w:cs="宋体"/>
          <w:b/>
          <w:sz w:val="24"/>
          <w:szCs w:val="24"/>
        </w:rPr>
        <w:t xml:space="preserve"> L,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Leduc CA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Guh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S, Brown M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Perino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G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Gushulak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L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Triggs-Rain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B, Chung WK. A complete deficiency of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oglucosaminidas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1 (HYAL1) presenting as familial juvenile idiopathic arthritis. </w:t>
      </w:r>
      <w:r w:rsidRPr="00BF125F">
        <w:rPr>
          <w:rFonts w:ascii="Book Antiqua" w:eastAsia="宋体" w:hAnsi="Book Antiqua" w:cs="宋体"/>
          <w:i/>
          <w:sz w:val="24"/>
          <w:szCs w:val="24"/>
        </w:rPr>
        <w:t xml:space="preserve">J Inherit </w:t>
      </w:r>
      <w:proofErr w:type="spellStart"/>
      <w:r w:rsidRPr="00BF125F">
        <w:rPr>
          <w:rFonts w:ascii="Book Antiqua" w:eastAsia="宋体" w:hAnsi="Book Antiqua" w:cs="宋体"/>
          <w:i/>
          <w:sz w:val="24"/>
          <w:szCs w:val="24"/>
        </w:rPr>
        <w:t>Metab</w:t>
      </w:r>
      <w:proofErr w:type="spellEnd"/>
      <w:r w:rsidRPr="00BF125F">
        <w:rPr>
          <w:rFonts w:ascii="Book Antiqua" w:eastAsia="宋体" w:hAnsi="Book Antiqua" w:cs="宋体"/>
          <w:i/>
          <w:sz w:val="24"/>
          <w:szCs w:val="24"/>
        </w:rPr>
        <w:t xml:space="preserve"> Dis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2011; </w:t>
      </w:r>
      <w:r w:rsidRPr="00BF125F">
        <w:rPr>
          <w:rFonts w:ascii="Book Antiqua" w:eastAsia="宋体" w:hAnsi="Book Antiqua" w:cs="宋体"/>
          <w:b/>
          <w:sz w:val="24"/>
          <w:szCs w:val="24"/>
        </w:rPr>
        <w:t>34</w:t>
      </w:r>
      <w:r w:rsidRPr="00BF125F">
        <w:rPr>
          <w:rFonts w:ascii="Book Antiqua" w:eastAsia="宋体" w:hAnsi="Book Antiqua" w:cs="宋体"/>
          <w:sz w:val="24"/>
          <w:szCs w:val="24"/>
        </w:rPr>
        <w:t>: 1013-1022 [PMID: 21559944 DOI: 10.1007/s10545-011-9343-3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93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Martin DC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Atmuri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V, Hemming RJ, Farley J, Mort JS, Byers S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ombach-Klonisch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S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Csok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AB, Stern R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Triggs-Rain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BL. A mouse model of human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mucopolysaccharidosis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IX exhibits osteoarthritis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Hum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Mol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Genet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2008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17</w:t>
      </w:r>
      <w:r w:rsidRPr="00BF125F">
        <w:rPr>
          <w:rFonts w:ascii="Book Antiqua" w:eastAsia="宋体" w:hAnsi="Book Antiqua" w:cs="宋体"/>
          <w:sz w:val="24"/>
          <w:szCs w:val="24"/>
        </w:rPr>
        <w:t>: 1904-1915 [PMID: 18344557 DOI: 10.1093/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mg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>/ddn088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94 </w:t>
      </w:r>
      <w:proofErr w:type="spellStart"/>
      <w:r w:rsidRPr="00BF125F">
        <w:rPr>
          <w:rFonts w:ascii="Book Antiqua" w:eastAsia="宋体" w:hAnsi="Book Antiqua" w:cs="宋体"/>
          <w:b/>
          <w:sz w:val="24"/>
          <w:szCs w:val="24"/>
        </w:rPr>
        <w:t>Gushulak</w:t>
      </w:r>
      <w:proofErr w:type="spellEnd"/>
      <w:r w:rsidRPr="00BF125F">
        <w:rPr>
          <w:rFonts w:ascii="Book Antiqua" w:eastAsia="宋体" w:hAnsi="Book Antiqua" w:cs="宋体"/>
          <w:b/>
          <w:sz w:val="24"/>
          <w:szCs w:val="24"/>
        </w:rPr>
        <w:t xml:space="preserve"> L,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Hemming R, Martin D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Seyrantep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V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Pshezhetsky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A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Triggs-Rain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B.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idas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1 and beta-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exosaminidas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Have Redundant Functions in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and Chondroitin Sulfate Degradation. </w:t>
      </w:r>
      <w:r w:rsidRPr="00BF125F">
        <w:rPr>
          <w:rFonts w:ascii="Book Antiqua" w:eastAsia="宋体" w:hAnsi="Book Antiqua" w:cs="宋体"/>
          <w:i/>
          <w:sz w:val="24"/>
          <w:szCs w:val="24"/>
        </w:rPr>
        <w:t xml:space="preserve">J </w:t>
      </w:r>
      <w:proofErr w:type="spellStart"/>
      <w:r w:rsidRPr="00BF125F">
        <w:rPr>
          <w:rFonts w:ascii="Book Antiqua" w:eastAsia="宋体" w:hAnsi="Book Antiqua" w:cs="宋体"/>
          <w:i/>
          <w:sz w:val="24"/>
          <w:szCs w:val="24"/>
        </w:rPr>
        <w:t>Biol</w:t>
      </w:r>
      <w:proofErr w:type="spellEnd"/>
      <w:r w:rsidRPr="00BF125F">
        <w:rPr>
          <w:rFonts w:ascii="Book Antiqua" w:eastAsia="宋体" w:hAnsi="Book Antiqua" w:cs="宋体"/>
          <w:i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i/>
          <w:sz w:val="24"/>
          <w:szCs w:val="24"/>
        </w:rPr>
        <w:t>Chem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2012; </w:t>
      </w:r>
      <w:r w:rsidRPr="00BF125F">
        <w:rPr>
          <w:rFonts w:ascii="Book Antiqua" w:eastAsia="宋体" w:hAnsi="Book Antiqua" w:cs="宋体"/>
          <w:b/>
          <w:sz w:val="24"/>
          <w:szCs w:val="24"/>
        </w:rPr>
        <w:t>287</w:t>
      </w:r>
      <w:r w:rsidRPr="00BF125F">
        <w:rPr>
          <w:rFonts w:ascii="Book Antiqua" w:eastAsia="宋体" w:hAnsi="Book Antiqua" w:cs="宋体"/>
          <w:sz w:val="24"/>
          <w:szCs w:val="24"/>
        </w:rPr>
        <w:t>: 16689-16697 [PMID: 22451654 DOI: 10.1074/jbc.M112.350447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lastRenderedPageBreak/>
        <w:t xml:space="preserve">95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Dumaresq-</w:t>
      </w:r>
      <w:proofErr w:type="spellStart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>Doiron</w:t>
      </w:r>
      <w:proofErr w:type="spellEnd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 xml:space="preserve"> K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Edjekouan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L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Orimoto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AM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Yoffou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PH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Gushulak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L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Triggs-Rain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B, Carmona E. Hyal-1 but not Hyal-3 deficiency has an impact on ovarian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folliculogenesis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and female fertility by altering the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follistati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>/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activi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/Smad3 pathway and the apoptotic process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J Cell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Physiol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2012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227</w:t>
      </w:r>
      <w:r w:rsidRPr="00BF125F">
        <w:rPr>
          <w:rFonts w:ascii="Book Antiqua" w:eastAsia="宋体" w:hAnsi="Book Antiqua" w:cs="宋体"/>
          <w:sz w:val="24"/>
          <w:szCs w:val="24"/>
        </w:rPr>
        <w:t>: 1911-1922 [PMID: 21732362 DOI: 10.1002/jcp.22919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96 </w:t>
      </w:r>
      <w:proofErr w:type="spellStart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>Lepperdinger</w:t>
      </w:r>
      <w:proofErr w:type="spellEnd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 xml:space="preserve"> G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Müllegger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J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Kreil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G. Hyal2--less active, but more versatile?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Matrix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Biol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2001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20</w:t>
      </w:r>
      <w:r w:rsidRPr="00BF125F">
        <w:rPr>
          <w:rFonts w:ascii="Book Antiqua" w:eastAsia="宋体" w:hAnsi="Book Antiqua" w:cs="宋体"/>
          <w:sz w:val="24"/>
          <w:szCs w:val="24"/>
        </w:rPr>
        <w:t>: 509-514 [PMID: 11731268 DOI: 10.1016/S0945-053X(01)00170-6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97 </w:t>
      </w:r>
      <w:proofErr w:type="spellStart"/>
      <w:r w:rsidRPr="00BF125F">
        <w:rPr>
          <w:rFonts w:ascii="Book Antiqua" w:eastAsia="宋体" w:hAnsi="Book Antiqua" w:cs="宋体"/>
          <w:b/>
          <w:sz w:val="24"/>
          <w:szCs w:val="24"/>
        </w:rPr>
        <w:t>Duterme</w:t>
      </w:r>
      <w:proofErr w:type="spellEnd"/>
      <w:r w:rsidRPr="00BF125F">
        <w:rPr>
          <w:rFonts w:ascii="Book Antiqua" w:eastAsia="宋体" w:hAnsi="Book Antiqua" w:cs="宋体"/>
          <w:b/>
          <w:sz w:val="24"/>
          <w:szCs w:val="24"/>
        </w:rPr>
        <w:t xml:space="preserve"> C,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Mertens-Strijthage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J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Tammi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Flamio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B. Two novel functions of hyaluronidase-2 (Hyal2) are formation of the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glycocalyx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and control of CD44-ERM interactions. </w:t>
      </w:r>
      <w:r w:rsidRPr="00BF125F">
        <w:rPr>
          <w:rFonts w:ascii="Book Antiqua" w:eastAsia="宋体" w:hAnsi="Book Antiqua" w:cs="宋体"/>
          <w:i/>
          <w:sz w:val="24"/>
          <w:szCs w:val="24"/>
        </w:rPr>
        <w:t xml:space="preserve">J </w:t>
      </w:r>
      <w:proofErr w:type="spellStart"/>
      <w:r w:rsidRPr="00BF125F">
        <w:rPr>
          <w:rFonts w:ascii="Book Antiqua" w:eastAsia="宋体" w:hAnsi="Book Antiqua" w:cs="宋体"/>
          <w:i/>
          <w:sz w:val="24"/>
          <w:szCs w:val="24"/>
        </w:rPr>
        <w:t>Biol</w:t>
      </w:r>
      <w:proofErr w:type="spellEnd"/>
      <w:r w:rsidRPr="00BF125F">
        <w:rPr>
          <w:rFonts w:ascii="Book Antiqua" w:eastAsia="宋体" w:hAnsi="Book Antiqua" w:cs="宋体"/>
          <w:i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i/>
          <w:sz w:val="24"/>
          <w:szCs w:val="24"/>
        </w:rPr>
        <w:t>Chem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2009; </w:t>
      </w:r>
      <w:r w:rsidRPr="00BF125F">
        <w:rPr>
          <w:rFonts w:ascii="Book Antiqua" w:eastAsia="宋体" w:hAnsi="Book Antiqua" w:cs="宋体"/>
          <w:b/>
          <w:sz w:val="24"/>
          <w:szCs w:val="24"/>
        </w:rPr>
        <w:t>284</w:t>
      </w:r>
      <w:r w:rsidRPr="00BF125F">
        <w:rPr>
          <w:rFonts w:ascii="Book Antiqua" w:eastAsia="宋体" w:hAnsi="Book Antiqua" w:cs="宋体"/>
          <w:sz w:val="24"/>
          <w:szCs w:val="24"/>
        </w:rPr>
        <w:t>: 33495-33508 [PMID: 19783662 DOI: 10.1074/jbc.M109.044362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98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Bourguignon LY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Singleton PA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Diedrich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F, Stern R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Gilad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E. CD44 interaction with Na+-H+ exchanger (NHE1) creates acidic microenvironments leading to hyaluronidase-2 and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cathepsi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B activation and breast tumor cell invasion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J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Biol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Chem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2004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279</w:t>
      </w:r>
      <w:r w:rsidRPr="00BF125F">
        <w:rPr>
          <w:rFonts w:ascii="Book Antiqua" w:eastAsia="宋体" w:hAnsi="Book Antiqua" w:cs="宋体"/>
          <w:sz w:val="24"/>
          <w:szCs w:val="24"/>
        </w:rPr>
        <w:t>: 26991-27007 [PMID: 15090545 DOI: 10.1074/jbc.M311838200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99 </w:t>
      </w:r>
      <w:proofErr w:type="spellStart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>Jadin</w:t>
      </w:r>
      <w:proofErr w:type="spellEnd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 xml:space="preserve"> L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Wu X, Ding H, Frost GI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Onclinx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C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Triggs-Rain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B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Flamio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B. Skeletal and hematological anomalies in HYAL2-deficient mice: a second type of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mucopolysaccharidosis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IX?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>FASEB J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2008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22</w:t>
      </w:r>
      <w:r w:rsidRPr="00BF125F">
        <w:rPr>
          <w:rFonts w:ascii="Book Antiqua" w:eastAsia="宋体" w:hAnsi="Book Antiqua" w:cs="宋体"/>
          <w:sz w:val="24"/>
          <w:szCs w:val="24"/>
        </w:rPr>
        <w:t>: 4316-4326 [PMID: 18772348 DOI: 10.1096/fj.08-111997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100 </w:t>
      </w:r>
      <w:proofErr w:type="spellStart"/>
      <w:r w:rsidRPr="00BF125F">
        <w:rPr>
          <w:rFonts w:ascii="Book Antiqua" w:eastAsia="宋体" w:hAnsi="Book Antiqua" w:cs="宋体"/>
          <w:b/>
          <w:sz w:val="24"/>
          <w:szCs w:val="24"/>
        </w:rPr>
        <w:t>Chowdhury</w:t>
      </w:r>
      <w:proofErr w:type="spellEnd"/>
      <w:r w:rsidRPr="00BF125F">
        <w:rPr>
          <w:rFonts w:ascii="Book Antiqua" w:eastAsia="宋体" w:hAnsi="Book Antiqua" w:cs="宋体"/>
          <w:b/>
          <w:sz w:val="24"/>
          <w:szCs w:val="24"/>
        </w:rPr>
        <w:t xml:space="preserve"> B,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Hemming R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ombach-Klonisch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S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Flamio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B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Triggs-Rain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B. Murine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idas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2 deficiency results in extracellular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accumulation and severe cardiopulmonary dysfunction.</w:t>
      </w:r>
      <w:r w:rsidRPr="00BF125F">
        <w:rPr>
          <w:rFonts w:ascii="Book Antiqua" w:eastAsia="宋体" w:hAnsi="Book Antiqua" w:cs="宋体"/>
          <w:i/>
          <w:sz w:val="24"/>
          <w:szCs w:val="24"/>
        </w:rPr>
        <w:t xml:space="preserve"> J </w:t>
      </w:r>
      <w:proofErr w:type="spellStart"/>
      <w:r w:rsidRPr="00BF125F">
        <w:rPr>
          <w:rFonts w:ascii="Book Antiqua" w:eastAsia="宋体" w:hAnsi="Book Antiqua" w:cs="宋体"/>
          <w:i/>
          <w:sz w:val="24"/>
          <w:szCs w:val="24"/>
        </w:rPr>
        <w:t>Biol</w:t>
      </w:r>
      <w:proofErr w:type="spellEnd"/>
      <w:r w:rsidRPr="00BF125F">
        <w:rPr>
          <w:rFonts w:ascii="Book Antiqua" w:eastAsia="宋体" w:hAnsi="Book Antiqua" w:cs="宋体"/>
          <w:i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i/>
          <w:sz w:val="24"/>
          <w:szCs w:val="24"/>
        </w:rPr>
        <w:t>Chem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2013; </w:t>
      </w:r>
      <w:r w:rsidRPr="00BF125F">
        <w:rPr>
          <w:rFonts w:ascii="Book Antiqua" w:eastAsia="宋体" w:hAnsi="Book Antiqua" w:cs="宋体"/>
          <w:b/>
          <w:sz w:val="24"/>
          <w:szCs w:val="24"/>
        </w:rPr>
        <w:t>288</w:t>
      </w:r>
      <w:r w:rsidRPr="00BF125F">
        <w:rPr>
          <w:rFonts w:ascii="Book Antiqua" w:eastAsia="宋体" w:hAnsi="Book Antiqua" w:cs="宋体"/>
          <w:sz w:val="24"/>
          <w:szCs w:val="24"/>
        </w:rPr>
        <w:t>: 520-528 [PMID: 23172227 DOI: 10.1074/jbc.M112.393629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101 </w:t>
      </w:r>
      <w:proofErr w:type="spellStart"/>
      <w:r w:rsidRPr="00BF125F">
        <w:rPr>
          <w:rFonts w:ascii="Book Antiqua" w:eastAsia="宋体" w:hAnsi="Book Antiqua" w:cs="宋体"/>
          <w:b/>
          <w:sz w:val="24"/>
          <w:szCs w:val="24"/>
        </w:rPr>
        <w:t>Atmuri</w:t>
      </w:r>
      <w:proofErr w:type="spellEnd"/>
      <w:r w:rsidRPr="00BF125F">
        <w:rPr>
          <w:rFonts w:ascii="Book Antiqua" w:eastAsia="宋体" w:hAnsi="Book Antiqua" w:cs="宋体"/>
          <w:b/>
          <w:sz w:val="24"/>
          <w:szCs w:val="24"/>
        </w:rPr>
        <w:t xml:space="preserve"> V, 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Martin DC, Hemming R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Gutsol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A, Byers S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Sahebjam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S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Thliveris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JA, Mort JS, Carmona E, Anderson JE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Dakshinamurti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S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Triggs-Rain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B.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idas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3 (HYAL3) knockout mice do not display evidence of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accumulation.</w:t>
      </w:r>
      <w:r w:rsidRPr="00BF125F">
        <w:rPr>
          <w:rFonts w:ascii="Book Antiqua" w:eastAsia="宋体" w:hAnsi="Book Antiqua" w:cs="宋体"/>
          <w:i/>
          <w:sz w:val="24"/>
          <w:szCs w:val="24"/>
        </w:rPr>
        <w:t xml:space="preserve"> Matrix </w:t>
      </w:r>
      <w:proofErr w:type="spellStart"/>
      <w:r w:rsidRPr="00BF125F">
        <w:rPr>
          <w:rFonts w:ascii="Book Antiqua" w:eastAsia="宋体" w:hAnsi="Book Antiqua" w:cs="宋体"/>
          <w:i/>
          <w:sz w:val="24"/>
          <w:szCs w:val="24"/>
        </w:rPr>
        <w:t>Biol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2008; </w:t>
      </w:r>
      <w:r w:rsidRPr="00BF125F">
        <w:rPr>
          <w:rFonts w:ascii="Book Antiqua" w:eastAsia="宋体" w:hAnsi="Book Antiqua" w:cs="宋体"/>
          <w:b/>
          <w:sz w:val="24"/>
          <w:szCs w:val="24"/>
        </w:rPr>
        <w:t>27</w:t>
      </w:r>
      <w:r w:rsidRPr="00BF125F">
        <w:rPr>
          <w:rFonts w:ascii="Book Antiqua" w:eastAsia="宋体" w:hAnsi="Book Antiqua" w:cs="宋体"/>
          <w:sz w:val="24"/>
          <w:szCs w:val="24"/>
        </w:rPr>
        <w:t>: 653-660 [PMID: 18762256 DOI: 10.1016/j.matbio.2008.07.006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102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Lin Y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Mahan K, Lathrop WF, Myles DG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Primakoff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P. A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idas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activity of the sperm plasma membrane protein PH-20 enables sperm to penetrate the cumulus cell </w:t>
      </w:r>
      <w:r w:rsidRPr="00BF125F">
        <w:rPr>
          <w:rFonts w:ascii="Book Antiqua" w:eastAsia="宋体" w:hAnsi="Book Antiqua" w:cs="宋体"/>
          <w:sz w:val="24"/>
          <w:szCs w:val="24"/>
        </w:rPr>
        <w:lastRenderedPageBreak/>
        <w:t xml:space="preserve">layer surrounding the egg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J Cell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Biol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1994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125</w:t>
      </w:r>
      <w:r w:rsidRPr="00BF125F">
        <w:rPr>
          <w:rFonts w:ascii="Book Antiqua" w:eastAsia="宋体" w:hAnsi="Book Antiqua" w:cs="宋体"/>
          <w:sz w:val="24"/>
          <w:szCs w:val="24"/>
        </w:rPr>
        <w:t>: 1157-1163 [PMID: 8195297 DOI: 10.1083/jcb.125.5.1157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103 </w:t>
      </w:r>
      <w:proofErr w:type="spellStart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>Sabeur</w:t>
      </w:r>
      <w:proofErr w:type="spellEnd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 xml:space="preserve"> K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Cherr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GN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Yudi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AI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Primakoff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P, Li MW, Overstreet JW. The PH-20 protein in human spermatozoa. </w:t>
      </w:r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J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Androl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1997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18</w:t>
      </w:r>
      <w:r w:rsidRPr="00BF125F">
        <w:rPr>
          <w:rFonts w:ascii="Book Antiqua" w:eastAsia="宋体" w:hAnsi="Book Antiqua" w:cs="宋体"/>
          <w:sz w:val="24"/>
          <w:szCs w:val="24"/>
        </w:rPr>
        <w:t>: 151-158 [PMID: 9154509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104 </w:t>
      </w:r>
      <w:r w:rsidRPr="00BF125F">
        <w:rPr>
          <w:rFonts w:ascii="Book Antiqua" w:eastAsia="宋体" w:hAnsi="Book Antiqua" w:cs="宋体"/>
          <w:b/>
          <w:sz w:val="24"/>
          <w:szCs w:val="24"/>
        </w:rPr>
        <w:t xml:space="preserve">Baba D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Kashiwabar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SI, Honda A, Yamagata K, Wu Q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Ikaw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M, Okabe M, Baba T. Mouse sperm lacking cell surface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idas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PH-20 can pass through the layer of cumulus cells and fertilize the egg.</w:t>
      </w:r>
      <w:r w:rsidRPr="00BF125F">
        <w:rPr>
          <w:rFonts w:ascii="Book Antiqua" w:eastAsia="宋体" w:hAnsi="Book Antiqua" w:cs="宋体"/>
          <w:i/>
          <w:sz w:val="24"/>
          <w:szCs w:val="24"/>
        </w:rPr>
        <w:t xml:space="preserve"> J </w:t>
      </w:r>
      <w:proofErr w:type="spellStart"/>
      <w:r w:rsidRPr="00BF125F">
        <w:rPr>
          <w:rFonts w:ascii="Book Antiqua" w:eastAsia="宋体" w:hAnsi="Book Antiqua" w:cs="宋体"/>
          <w:i/>
          <w:sz w:val="24"/>
          <w:szCs w:val="24"/>
        </w:rPr>
        <w:t>Biol</w:t>
      </w:r>
      <w:proofErr w:type="spellEnd"/>
      <w:r w:rsidRPr="00BF125F">
        <w:rPr>
          <w:rFonts w:ascii="Book Antiqua" w:eastAsia="宋体" w:hAnsi="Book Antiqua" w:cs="宋体"/>
          <w:i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i/>
          <w:sz w:val="24"/>
          <w:szCs w:val="24"/>
        </w:rPr>
        <w:t>Chem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2002; </w:t>
      </w:r>
      <w:r w:rsidRPr="00BF125F">
        <w:rPr>
          <w:rFonts w:ascii="Book Antiqua" w:eastAsia="宋体" w:hAnsi="Book Antiqua" w:cs="宋体"/>
          <w:b/>
          <w:sz w:val="24"/>
          <w:szCs w:val="24"/>
        </w:rPr>
        <w:t>277</w:t>
      </w:r>
      <w:r w:rsidRPr="00BF125F">
        <w:rPr>
          <w:rFonts w:ascii="Book Antiqua" w:eastAsia="宋体" w:hAnsi="Book Antiqua" w:cs="宋体"/>
          <w:sz w:val="24"/>
          <w:szCs w:val="24"/>
        </w:rPr>
        <w:t>: 30310-30314 [PMID:</w:t>
      </w:r>
      <w:r w:rsidRPr="00BF125F">
        <w:rPr>
          <w:rFonts w:ascii="Book Antiqua" w:hAnsi="Book Antiqua"/>
          <w:sz w:val="24"/>
          <w:szCs w:val="24"/>
        </w:rPr>
        <w:t xml:space="preserve"> 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12065596 DOI: 10.1074/jbc.M204596200] 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105 </w:t>
      </w:r>
      <w:proofErr w:type="spellStart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>Reitinger</w:t>
      </w:r>
      <w:proofErr w:type="spellEnd"/>
      <w:r w:rsidRPr="00BF125F">
        <w:rPr>
          <w:rFonts w:ascii="Book Antiqua" w:eastAsia="宋体" w:hAnsi="Book Antiqua" w:cs="宋体"/>
          <w:b/>
          <w:bCs/>
          <w:sz w:val="24"/>
          <w:szCs w:val="24"/>
        </w:rPr>
        <w:t xml:space="preserve"> S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Laschober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GT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Fehrer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C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Greiderer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B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Lepperdinger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G. Mouse testicular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idase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-like proteins SPAM1 and HYAL5 but not HYALP1 degrade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an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.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Biochem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J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 2007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401</w:t>
      </w:r>
      <w:r w:rsidRPr="00BF125F">
        <w:rPr>
          <w:rFonts w:ascii="Book Antiqua" w:eastAsia="宋体" w:hAnsi="Book Antiqua" w:cs="宋体"/>
          <w:sz w:val="24"/>
          <w:szCs w:val="24"/>
        </w:rPr>
        <w:t>: 79-85 [PMID: 16925524 DOI: 10.1042/BJ20060598]</w:t>
      </w:r>
    </w:p>
    <w:p w:rsidR="00992254" w:rsidRPr="00BF125F" w:rsidRDefault="00992254" w:rsidP="00BF125F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BF125F">
        <w:rPr>
          <w:rFonts w:ascii="Book Antiqua" w:eastAsia="宋体" w:hAnsi="Book Antiqua" w:cs="宋体"/>
          <w:sz w:val="24"/>
          <w:szCs w:val="24"/>
        </w:rPr>
        <w:t xml:space="preserve">106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Kimura M</w:t>
      </w:r>
      <w:r w:rsidRPr="00BF125F">
        <w:rPr>
          <w:rFonts w:ascii="Book Antiqua" w:eastAsia="宋体" w:hAnsi="Book Antiqua" w:cs="宋体"/>
          <w:sz w:val="24"/>
          <w:szCs w:val="24"/>
        </w:rPr>
        <w:t xml:space="preserve">, Kim E, Kang W, Yamashita M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Saigo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M, Yamazaki T, Nakanishi T,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Kashiwabara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S, Baba T. Functional roles of mouse sperm </w:t>
      </w:r>
      <w:proofErr w:type="spellStart"/>
      <w:r w:rsidRPr="00BF125F">
        <w:rPr>
          <w:rFonts w:ascii="Book Antiqua" w:eastAsia="宋体" w:hAnsi="Book Antiqua" w:cs="宋体"/>
          <w:sz w:val="24"/>
          <w:szCs w:val="24"/>
        </w:rPr>
        <w:t>hyaluronidases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, HYAL5 and SPAM1, in fertilization.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Biol</w:t>
      </w:r>
      <w:proofErr w:type="spellEnd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BF125F">
        <w:rPr>
          <w:rFonts w:ascii="Book Antiqua" w:eastAsia="宋体" w:hAnsi="Book Antiqua" w:cs="宋体"/>
          <w:i/>
          <w:iCs/>
          <w:sz w:val="24"/>
          <w:szCs w:val="24"/>
        </w:rPr>
        <w:t>Reprod</w:t>
      </w:r>
      <w:proofErr w:type="spellEnd"/>
      <w:r w:rsidRPr="00BF125F">
        <w:rPr>
          <w:rFonts w:ascii="Book Antiqua" w:eastAsia="宋体" w:hAnsi="Book Antiqua" w:cs="宋体"/>
          <w:sz w:val="24"/>
          <w:szCs w:val="24"/>
        </w:rPr>
        <w:t xml:space="preserve"> 2009; </w:t>
      </w:r>
      <w:r w:rsidRPr="00BF125F">
        <w:rPr>
          <w:rFonts w:ascii="Book Antiqua" w:eastAsia="宋体" w:hAnsi="Book Antiqua" w:cs="宋体"/>
          <w:b/>
          <w:bCs/>
          <w:sz w:val="24"/>
          <w:szCs w:val="24"/>
        </w:rPr>
        <w:t>81</w:t>
      </w:r>
      <w:r w:rsidRPr="00BF125F">
        <w:rPr>
          <w:rFonts w:ascii="Book Antiqua" w:eastAsia="宋体" w:hAnsi="Book Antiqua" w:cs="宋体"/>
          <w:sz w:val="24"/>
          <w:szCs w:val="24"/>
        </w:rPr>
        <w:t>: 939-947 [PMID: 19605784 DOI: 10.1095/biolreprod.109.078816]</w:t>
      </w:r>
    </w:p>
    <w:p w:rsidR="0075012C" w:rsidRPr="00BF125F" w:rsidRDefault="0075012C" w:rsidP="00BF125F">
      <w:pPr>
        <w:adjustRightInd w:val="0"/>
        <w:snapToGrid w:val="0"/>
        <w:spacing w:after="0" w:line="360" w:lineRule="auto"/>
        <w:ind w:right="239"/>
        <w:jc w:val="right"/>
        <w:rPr>
          <w:rFonts w:ascii="Book Antiqua" w:hAnsi="Book Antiqua"/>
          <w:b/>
          <w:bCs/>
          <w:sz w:val="24"/>
          <w:szCs w:val="24"/>
          <w:lang w:val="en-GB"/>
        </w:rPr>
      </w:pPr>
      <w:r w:rsidRPr="00BF125F">
        <w:rPr>
          <w:rStyle w:val="Strong"/>
          <w:rFonts w:ascii="Book Antiqua" w:hAnsi="Book Antiqua" w:cs="Arial"/>
          <w:noProof/>
          <w:sz w:val="24"/>
          <w:szCs w:val="24"/>
          <w:lang w:val="en-GB"/>
        </w:rPr>
        <w:t>P-Reviewer:</w:t>
      </w:r>
      <w:r w:rsidRPr="00BF125F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proofErr w:type="spellStart"/>
      <w:r w:rsidRPr="00BF125F">
        <w:rPr>
          <w:rFonts w:ascii="Book Antiqua" w:hAnsi="Book Antiqua"/>
          <w:color w:val="000000"/>
          <w:sz w:val="24"/>
          <w:szCs w:val="24"/>
          <w:lang w:val="en-GB"/>
        </w:rPr>
        <w:t>Frade</w:t>
      </w:r>
      <w:proofErr w:type="spellEnd"/>
      <w:r w:rsidRPr="00BF125F">
        <w:rPr>
          <w:rFonts w:ascii="Book Antiqua" w:hAnsi="Book Antiqua"/>
          <w:color w:val="000000"/>
          <w:sz w:val="24"/>
          <w:szCs w:val="24"/>
          <w:lang w:val="en-GB" w:eastAsia="zh-CN"/>
        </w:rPr>
        <w:t xml:space="preserve"> JM</w:t>
      </w:r>
      <w:r w:rsidRPr="00BF125F">
        <w:rPr>
          <w:rFonts w:ascii="Book Antiqua" w:hAnsi="Book Antiqua"/>
          <w:color w:val="000000"/>
          <w:sz w:val="24"/>
          <w:szCs w:val="24"/>
          <w:lang w:val="en-GB"/>
        </w:rPr>
        <w:t xml:space="preserve">, </w:t>
      </w:r>
      <w:proofErr w:type="spellStart"/>
      <w:r w:rsidRPr="00BF125F">
        <w:rPr>
          <w:rFonts w:ascii="Book Antiqua" w:hAnsi="Book Antiqua"/>
          <w:color w:val="000000"/>
          <w:sz w:val="24"/>
          <w:szCs w:val="24"/>
          <w:lang w:val="en-GB"/>
        </w:rPr>
        <w:t>Hegardt</w:t>
      </w:r>
      <w:proofErr w:type="spellEnd"/>
      <w:r w:rsidRPr="00BF125F">
        <w:rPr>
          <w:rFonts w:ascii="Book Antiqua" w:hAnsi="Book Antiqua"/>
          <w:color w:val="000000"/>
          <w:sz w:val="24"/>
          <w:szCs w:val="24"/>
          <w:lang w:val="en-GB" w:eastAsia="zh-CN"/>
        </w:rPr>
        <w:t xml:space="preserve"> FG, </w:t>
      </w:r>
      <w:proofErr w:type="spellStart"/>
      <w:r w:rsidRPr="00BF125F">
        <w:rPr>
          <w:rFonts w:ascii="Book Antiqua" w:hAnsi="Book Antiqua"/>
          <w:color w:val="000000"/>
          <w:sz w:val="24"/>
          <w:szCs w:val="24"/>
          <w:lang w:val="en-GB" w:eastAsia="zh-CN"/>
        </w:rPr>
        <w:t>Scatena</w:t>
      </w:r>
      <w:proofErr w:type="spellEnd"/>
      <w:r w:rsidRPr="00BF125F">
        <w:rPr>
          <w:rFonts w:ascii="Book Antiqua" w:hAnsi="Book Antiqua"/>
          <w:color w:val="000000"/>
          <w:sz w:val="24"/>
          <w:szCs w:val="24"/>
          <w:lang w:val="en-GB" w:eastAsia="zh-CN"/>
        </w:rPr>
        <w:t xml:space="preserve"> R</w:t>
      </w:r>
      <w:r w:rsidRPr="00BF125F">
        <w:rPr>
          <w:rFonts w:ascii="Book Antiqua" w:hAnsi="Book Antiqua"/>
          <w:bCs/>
          <w:sz w:val="24"/>
          <w:szCs w:val="24"/>
          <w:lang w:val="en-GB"/>
        </w:rPr>
        <w:t xml:space="preserve"> </w:t>
      </w:r>
      <w:r w:rsidRPr="00BF125F">
        <w:rPr>
          <w:rFonts w:ascii="Book Antiqua" w:hAnsi="Book Antiqua"/>
          <w:b/>
          <w:bCs/>
          <w:sz w:val="24"/>
          <w:szCs w:val="24"/>
          <w:lang w:val="en-GB"/>
        </w:rPr>
        <w:t>S-Editor:</w:t>
      </w:r>
      <w:r w:rsidRPr="00BF125F">
        <w:rPr>
          <w:rFonts w:ascii="Book Antiqua" w:hAnsi="Book Antiqua"/>
          <w:bCs/>
          <w:sz w:val="24"/>
          <w:szCs w:val="24"/>
          <w:lang w:val="en-GB"/>
        </w:rPr>
        <w:t xml:space="preserve"> </w:t>
      </w:r>
      <w:proofErr w:type="spellStart"/>
      <w:r w:rsidRPr="00BF125F">
        <w:rPr>
          <w:rFonts w:ascii="Book Antiqua" w:hAnsi="Book Antiqua"/>
          <w:bCs/>
          <w:sz w:val="24"/>
          <w:szCs w:val="24"/>
          <w:lang w:val="en-GB"/>
        </w:rPr>
        <w:t>Tian</w:t>
      </w:r>
      <w:proofErr w:type="spellEnd"/>
      <w:r w:rsidRPr="00BF125F">
        <w:rPr>
          <w:rFonts w:ascii="Book Antiqua" w:hAnsi="Book Antiqua"/>
          <w:bCs/>
          <w:sz w:val="24"/>
          <w:szCs w:val="24"/>
          <w:lang w:val="en-GB"/>
        </w:rPr>
        <w:t xml:space="preserve"> YL</w:t>
      </w:r>
    </w:p>
    <w:p w:rsidR="00992254" w:rsidRPr="00BF125F" w:rsidRDefault="0075012C" w:rsidP="00BF125F">
      <w:pPr>
        <w:adjustRightInd w:val="0"/>
        <w:snapToGrid w:val="0"/>
        <w:spacing w:after="0" w:line="360" w:lineRule="auto"/>
        <w:ind w:right="239"/>
        <w:jc w:val="right"/>
        <w:rPr>
          <w:rFonts w:ascii="Book Antiqua" w:hAnsi="Book Antiqua"/>
          <w:bCs/>
          <w:sz w:val="24"/>
          <w:szCs w:val="24"/>
          <w:lang w:eastAsia="zh-CN"/>
        </w:rPr>
      </w:pPr>
      <w:r w:rsidRPr="00BF125F">
        <w:rPr>
          <w:rFonts w:ascii="Book Antiqua" w:hAnsi="Book Antiqua"/>
          <w:b/>
          <w:bCs/>
          <w:sz w:val="24"/>
          <w:szCs w:val="24"/>
        </w:rPr>
        <w:t>L-Editor:   E-Editor:</w:t>
      </w:r>
    </w:p>
    <w:p w:rsidR="00102C7D" w:rsidRPr="00BF125F" w:rsidRDefault="00102C7D" w:rsidP="00BF125F">
      <w:pPr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pP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br w:type="page"/>
      </w:r>
    </w:p>
    <w:p w:rsidR="00102C7D" w:rsidRPr="00BF125F" w:rsidRDefault="008D3DC4" w:rsidP="00BF125F">
      <w:pPr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</w:pPr>
      <w:r w:rsidRPr="00BF125F">
        <w:rPr>
          <w:rFonts w:ascii="Book Antiqua" w:hAnsi="Book Antiqua" w:cs="Times New Roman"/>
          <w:b/>
          <w:noProof/>
          <w:color w:val="000000" w:themeColor="text1"/>
          <w:sz w:val="24"/>
          <w:szCs w:val="24"/>
          <w:lang w:val="en-US"/>
        </w:rPr>
        <w:lastRenderedPageBreak/>
        <w:drawing>
          <wp:inline distT="0" distB="0" distL="0" distR="0" wp14:anchorId="6A3A1E39" wp14:editId="52A65855">
            <wp:extent cx="4907280" cy="3383280"/>
            <wp:effectExtent l="0" t="0" r="7620" b="762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7864 Figure 1lr.tif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07280" cy="33832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02C7D" w:rsidRPr="00BF125F" w:rsidRDefault="008D3DC4" w:rsidP="00BF125F">
      <w:pPr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pPr>
      <w:r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>Figure 1</w:t>
      </w:r>
      <w:r w:rsidR="00102C7D"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>Hyaluronan</w:t>
      </w:r>
      <w:proofErr w:type="spellEnd"/>
      <w:r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 xml:space="preserve"> </w:t>
      </w:r>
      <w:r w:rsidR="00F8735F"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>s</w:t>
      </w:r>
      <w:r w:rsidR="00102C7D"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 xml:space="preserve">ynthesis. </w:t>
      </w:r>
      <w:r w:rsidR="00F8735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UDP-linked</w:t>
      </w:r>
      <w:r w:rsidR="00102C7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sugar substrates, </w:t>
      </w:r>
      <w:proofErr w:type="spellStart"/>
      <w:r w:rsidR="00102C7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glucuronic</w:t>
      </w:r>
      <w:proofErr w:type="spellEnd"/>
      <w:r w:rsidR="00102C7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cid (</w:t>
      </w:r>
      <w:proofErr w:type="spellStart"/>
      <w:r w:rsidR="00102C7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GlcA</w:t>
      </w:r>
      <w:proofErr w:type="spellEnd"/>
      <w:r w:rsidR="00102C7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) and N-</w:t>
      </w:r>
      <w:proofErr w:type="spellStart"/>
      <w:r w:rsidR="00102C7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cetylglucosamine</w:t>
      </w:r>
      <w:proofErr w:type="spellEnd"/>
      <w:r w:rsidR="00102C7D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(</w:t>
      </w:r>
      <w:proofErr w:type="spellStart"/>
      <w:r w:rsidR="00F8735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GlcNAc</w:t>
      </w:r>
      <w:proofErr w:type="spellEnd"/>
      <w:r w:rsidR="00F8735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), are sequentially added to the reducing end of the growing HA chain at the cytoplasmic </w:t>
      </w:r>
      <w:r w:rsidR="00716C6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spect of the</w:t>
      </w:r>
      <w:r w:rsidR="00F8735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cell </w:t>
      </w:r>
      <w:r w:rsidR="00716C6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membrane </w:t>
      </w:r>
      <w:r w:rsidR="00F8735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through the action of </w:t>
      </w:r>
      <w:proofErr w:type="spellStart"/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yaluronan</w:t>
      </w:r>
      <w:proofErr w:type="spellEnd"/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F8735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ynthase</w:t>
      </w:r>
      <w:r w:rsidR="003A10F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(HAS)</w:t>
      </w:r>
      <w:r w:rsidR="00F8735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. The resulting sugar polymer is extruded into the extracellular matrix surrounding the cell. </w:t>
      </w:r>
    </w:p>
    <w:p w:rsidR="008D3DC4" w:rsidRPr="00BF125F" w:rsidRDefault="008D3DC4" w:rsidP="00BF125F">
      <w:pPr>
        <w:spacing w:after="0" w:line="360" w:lineRule="auto"/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pP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br w:type="page"/>
      </w:r>
    </w:p>
    <w:p w:rsidR="003A10FC" w:rsidRPr="00BF125F" w:rsidRDefault="008D3DC4" w:rsidP="00BF125F">
      <w:pPr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pPr>
      <w:r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lang w:val="en-US"/>
        </w:rPr>
        <w:lastRenderedPageBreak/>
        <w:drawing>
          <wp:inline distT="0" distB="0" distL="0" distR="0" wp14:anchorId="529796BC" wp14:editId="1C7E8CAE">
            <wp:extent cx="5401056" cy="3115056"/>
            <wp:effectExtent l="0" t="0" r="0" b="952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7864 Figure 2.ti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1056" cy="31150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8735F" w:rsidRPr="00BF125F" w:rsidRDefault="008D3DC4" w:rsidP="00BF125F">
      <w:pPr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pPr>
      <w:r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>Figure 2</w:t>
      </w:r>
      <w:r w:rsidR="00F8735F"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="00F8735F"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>Hyaluronidase</w:t>
      </w:r>
      <w:proofErr w:type="spellEnd"/>
      <w:r w:rsidR="00F8735F"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 xml:space="preserve"> function.</w:t>
      </w:r>
      <w:r w:rsidR="00F93E8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Mammalian </w:t>
      </w:r>
      <w:proofErr w:type="spellStart"/>
      <w:r w:rsidR="00F93E8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yaluronidases</w:t>
      </w:r>
      <w:proofErr w:type="spellEnd"/>
      <w:r w:rsidR="00F93E8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re </w:t>
      </w:r>
      <w:proofErr w:type="spellStart"/>
      <w:r w:rsidR="00F93E8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endoglycosidases</w:t>
      </w:r>
      <w:proofErr w:type="spellEnd"/>
      <w:r w:rsidR="00F93E8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that hydrolyze the β1→4 linkage between</w:t>
      </w:r>
      <w:r w:rsidR="003A10F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the</w:t>
      </w:r>
      <w:r w:rsidR="00F93E8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="00F93E8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GlcNAc</w:t>
      </w:r>
      <w:proofErr w:type="spellEnd"/>
      <w:r w:rsidR="00F93E8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nd </w:t>
      </w:r>
      <w:proofErr w:type="spellStart"/>
      <w:r w:rsidR="00F93E8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GlcA</w:t>
      </w:r>
      <w:proofErr w:type="spellEnd"/>
      <w:r w:rsidR="003A10F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disaccharide units that make up HA. This results in </w:t>
      </w:r>
      <w:r w:rsidR="00F93E8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non-reducing and reducing </w:t>
      </w:r>
      <w:r w:rsidR="00716C6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ermini</w:t>
      </w:r>
      <w:r w:rsidR="003A10F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; t</w:t>
      </w:r>
      <w:r w:rsidR="00F93E8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he </w:t>
      </w:r>
      <w:r w:rsidR="00A7203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non-</w:t>
      </w:r>
      <w:r w:rsidR="00F93E8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reducing </w:t>
      </w:r>
      <w:r w:rsidR="00716C6A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sugar </w:t>
      </w:r>
      <w:r w:rsidR="00F93E8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becomes a substrate for the </w:t>
      </w:r>
      <w:proofErr w:type="spellStart"/>
      <w:r w:rsidR="00F93E8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exoglycosidase</w:t>
      </w:r>
      <w:proofErr w:type="spellEnd"/>
      <w:r w:rsidR="00F93E8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β-</w:t>
      </w:r>
      <w:proofErr w:type="spellStart"/>
      <w:r w:rsidR="00F93E8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glucuronidase</w:t>
      </w:r>
      <w:proofErr w:type="spellEnd"/>
      <w:r w:rsidR="00F93E8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.</w:t>
      </w:r>
    </w:p>
    <w:p w:rsidR="008D3DC4" w:rsidRPr="00BF125F" w:rsidRDefault="008D3DC4" w:rsidP="00BF125F">
      <w:pPr>
        <w:spacing w:after="0" w:line="360" w:lineRule="auto"/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pP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br w:type="page"/>
      </w:r>
    </w:p>
    <w:p w:rsidR="00787B69" w:rsidRPr="00BF125F" w:rsidRDefault="008D3DC4" w:rsidP="00BF125F">
      <w:pPr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pPr>
      <w:r w:rsidRPr="00BF125F">
        <w:rPr>
          <w:rFonts w:ascii="Book Antiqua" w:hAnsi="Book Antiqua" w:cs="Times New Roman"/>
          <w:noProof/>
          <w:color w:val="000000" w:themeColor="text1"/>
          <w:sz w:val="24"/>
          <w:szCs w:val="24"/>
          <w:lang w:val="en-US"/>
        </w:rPr>
        <w:lastRenderedPageBreak/>
        <w:drawing>
          <wp:inline distT="0" distB="0" distL="0" distR="0" wp14:anchorId="3DE7B5A5" wp14:editId="7D304AE3">
            <wp:extent cx="4998720" cy="5157216"/>
            <wp:effectExtent l="0" t="0" r="0" b="571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7864 Figure 3lr.tif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98720" cy="51572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87B69" w:rsidRPr="00BF125F" w:rsidRDefault="008D3DC4" w:rsidP="00BF125F">
      <w:pPr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</w:pPr>
      <w:r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>Figure 3</w:t>
      </w:r>
      <w:r w:rsidR="00787B69"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 xml:space="preserve"> </w:t>
      </w:r>
      <w:r w:rsidR="003A10FC"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 xml:space="preserve">Proposed model for </w:t>
      </w:r>
      <w:proofErr w:type="spellStart"/>
      <w:r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>hyaluronan</w:t>
      </w:r>
      <w:proofErr w:type="spellEnd"/>
      <w:r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 xml:space="preserve"> </w:t>
      </w:r>
      <w:r w:rsidR="003A10FC"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 xml:space="preserve">breakdown. </w:t>
      </w:r>
      <w:proofErr w:type="spellStart"/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yaluronan</w:t>
      </w:r>
      <w:proofErr w:type="spellEnd"/>
      <w:r w:rsidRPr="00BF125F">
        <w:rPr>
          <w:rFonts w:ascii="Book Antiqua" w:hAnsi="Book Antiqua" w:cs="Times New Roman"/>
          <w:b/>
          <w:color w:val="000000" w:themeColor="text1"/>
          <w:sz w:val="24"/>
          <w:szCs w:val="24"/>
          <w:lang w:val="en-US"/>
        </w:rPr>
        <w:t xml:space="preserve"> 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(</w:t>
      </w:r>
      <w:r w:rsidR="0012137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HA</w:t>
      </w:r>
      <w:r w:rsidRPr="00BF125F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)</w:t>
      </w:r>
      <w:r w:rsidR="0012137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bound by a</w:t>
      </w:r>
      <w:r w:rsidR="00E00C2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cell- or matrix-associated</w:t>
      </w:r>
      <w:r w:rsidR="0012137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receptor </w:t>
      </w:r>
      <w:r w:rsidR="0007731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uch as CD44, HARE, or LYVE-</w:t>
      </w:r>
      <w:r w:rsidR="00F9465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1</w:t>
      </w:r>
      <w:r w:rsidR="0007731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is proposed to b</w:t>
      </w:r>
      <w:r w:rsidR="00E00C2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e</w:t>
      </w:r>
      <w:r w:rsidR="0007731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</w:t>
      </w:r>
      <w:r w:rsidR="0012137F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hydrolyzed </w:t>
      </w:r>
      <w:r w:rsidR="0007731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o intermediate</w:t>
      </w:r>
      <w:r w:rsidR="00E00C2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-</w:t>
      </w:r>
      <w:r w:rsidR="0007731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ized fragments by the GPI-linked HYAL2. The resulting fragments are then internalized by receptor-mediated endocytosis and transported to lysosome</w:t>
      </w:r>
      <w:r w:rsidR="00E00C2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s</w:t>
      </w:r>
      <w:r w:rsidR="0007731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. Once inside the lysosome, further degradation takes place through the action of the acid-active HYAL1</w:t>
      </w:r>
      <w:r w:rsidR="007C2AB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. HYAL1</w:t>
      </w:r>
      <w:r w:rsidR="0007731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cleaves the intermediate-sized HA fragments to smaller fragments </w:t>
      </w:r>
      <w:r w:rsidR="007C2AB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such </w:t>
      </w:r>
      <w:r w:rsidR="0007731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that </w:t>
      </w:r>
      <w:r w:rsidR="007C2AB6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they </w:t>
      </w:r>
      <w:r w:rsidR="0007731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become substrates for the sequential action of the </w:t>
      </w:r>
      <w:proofErr w:type="spellStart"/>
      <w:r w:rsidR="0007731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exoglycosidases</w:t>
      </w:r>
      <w:proofErr w:type="spellEnd"/>
      <w:r w:rsidR="0007731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,  β-</w:t>
      </w:r>
      <w:proofErr w:type="spellStart"/>
      <w:r w:rsidR="0007731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glucuronidase</w:t>
      </w:r>
      <w:proofErr w:type="spellEnd"/>
      <w:r w:rsidR="00F9465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(</w:t>
      </w:r>
      <w:proofErr w:type="spellStart"/>
      <w:r w:rsidR="00F9465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Gluc</w:t>
      </w:r>
      <w:proofErr w:type="spellEnd"/>
      <w:r w:rsidR="00F9465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)</w:t>
      </w:r>
      <w:r w:rsidR="0007731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nd β-N-</w:t>
      </w:r>
      <w:proofErr w:type="spellStart"/>
      <w:r w:rsidR="0007731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cetylhexosaminidase</w:t>
      </w:r>
      <w:proofErr w:type="spellEnd"/>
      <w:r w:rsidR="00F9465C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(Hex)</w:t>
      </w:r>
      <w:r w:rsidR="0007731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which hydrolyze terminal </w:t>
      </w:r>
      <w:proofErr w:type="spellStart"/>
      <w:r w:rsidR="0007731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GlcA</w:t>
      </w:r>
      <w:proofErr w:type="spellEnd"/>
      <w:r w:rsidR="0007731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and </w:t>
      </w:r>
      <w:proofErr w:type="spellStart"/>
      <w:r w:rsidR="0007731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GlcNAc</w:t>
      </w:r>
      <w:proofErr w:type="spellEnd"/>
      <w:r w:rsidR="00077311" w:rsidRPr="00BF125F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, respectively. The role of HYAL3 is unclear although its overexpression increases HYAL1 activity in cell culture based studies. </w:t>
      </w:r>
    </w:p>
    <w:sectPr w:rsidR="00787B69" w:rsidRPr="00BF125F" w:rsidSect="00EC017A">
      <w:footerReference w:type="default" r:id="rId12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2541F" w:rsidRDefault="0012541F" w:rsidP="006327DC">
      <w:pPr>
        <w:spacing w:after="0" w:line="240" w:lineRule="auto"/>
      </w:pPr>
      <w:r>
        <w:separator/>
      </w:r>
    </w:p>
  </w:endnote>
  <w:endnote w:type="continuationSeparator" w:id="0">
    <w:p w:rsidR="0012541F" w:rsidRDefault="0012541F" w:rsidP="006327D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Gulim">
    <w:altName w:val="굴림"/>
    <w:charset w:val="81"/>
    <w:family w:val="swiss"/>
    <w:pitch w:val="variable"/>
    <w:sig w:usb0="B00002AF" w:usb1="69D77CFB" w:usb2="00000030" w:usb3="00000000" w:csb0="0008009F" w:csb1="00000000"/>
  </w:font>
  <w:font w:name="MS Gothic">
    <w:altName w:val="ＭＳ ゴシック"/>
    <w:charset w:val="80"/>
    <w:family w:val="modern"/>
    <w:pitch w:val="fixed"/>
    <w:sig w:usb0="E00002FF" w:usb1="6AC7FDFB" w:usb2="00000012" w:usb3="00000000" w:csb0="0002009F" w:csb1="00000000"/>
  </w:font>
  <w:font w:name="AdvTimes">
    <w:altName w:val="Arial Unicode MS"/>
    <w:panose1 w:val="00000000000000000000"/>
    <w:charset w:val="86"/>
    <w:family w:val="auto"/>
    <w:notTrueType/>
    <w:pitch w:val="default"/>
    <w:sig w:usb0="00000000" w:usb1="080E0000" w:usb2="00000010" w:usb3="00000000" w:csb0="00040000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2135357660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921FA2" w:rsidRDefault="00921FA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C4B1D">
          <w:rPr>
            <w:noProof/>
          </w:rPr>
          <w:t>31</w:t>
        </w:r>
        <w:r>
          <w:rPr>
            <w:noProof/>
          </w:rPr>
          <w:fldChar w:fldCharType="end"/>
        </w:r>
      </w:p>
    </w:sdtContent>
  </w:sdt>
  <w:p w:rsidR="00921FA2" w:rsidRDefault="00921FA2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2541F" w:rsidRDefault="0012541F" w:rsidP="006327DC">
      <w:pPr>
        <w:spacing w:after="0" w:line="240" w:lineRule="auto"/>
      </w:pPr>
      <w:r>
        <w:separator/>
      </w:r>
    </w:p>
  </w:footnote>
  <w:footnote w:type="continuationSeparator" w:id="0">
    <w:p w:rsidR="0012541F" w:rsidRDefault="0012541F" w:rsidP="006327DC">
      <w:pPr>
        <w:spacing w:after="0" w:line="240" w:lineRule="auto"/>
      </w:pPr>
      <w:r>
        <w:continuationSeparator/>
      </w:r>
    </w:p>
  </w:footnote>
</w:footnote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Darren Raine">
    <w15:presenceInfo w15:providerId="Windows Live" w15:userId="531ef92b664e2f0f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Book Antiqua&lt;/FontName&gt;&lt;FontSize&gt;10&lt;/FontSize&gt;&lt;ReflistTitle&gt;REFERENCES&lt;/ReflistTitle&gt;&lt;StartingRefnum&gt;1&lt;/StartingRefnum&gt;&lt;FirstLineIndent&gt;0&lt;/FirstLineIndent&gt;&lt;HangingIndent&gt;720&lt;/HangingIndent&gt;&lt;LineSpacing&gt;1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dfesdx2m00v2je2wzp5xxwrtvdexfve5pe9&quot;&gt;Hyal_2013 16-09-2014&lt;record-ids&gt;&lt;item&gt;10&lt;/item&gt;&lt;item&gt;23&lt;/item&gt;&lt;item&gt;36&lt;/item&gt;&lt;item&gt;62&lt;/item&gt;&lt;item&gt;113&lt;/item&gt;&lt;item&gt;1389&lt;/item&gt;&lt;item&gt;1390&lt;/item&gt;&lt;item&gt;1395&lt;/item&gt;&lt;item&gt;1400&lt;/item&gt;&lt;item&gt;1427&lt;/item&gt;&lt;item&gt;1634&lt;/item&gt;&lt;item&gt;1711&lt;/item&gt;&lt;item&gt;1712&lt;/item&gt;&lt;item&gt;1716&lt;/item&gt;&lt;item&gt;1722&lt;/item&gt;&lt;item&gt;1728&lt;/item&gt;&lt;item&gt;1747&lt;/item&gt;&lt;item&gt;1757&lt;/item&gt;&lt;item&gt;1760&lt;/item&gt;&lt;item&gt;1761&lt;/item&gt;&lt;item&gt;1799&lt;/item&gt;&lt;item&gt;1800&lt;/item&gt;&lt;item&gt;1854&lt;/item&gt;&lt;item&gt;1885&lt;/item&gt;&lt;item&gt;1941&lt;/item&gt;&lt;item&gt;2007&lt;/item&gt;&lt;item&gt;2091&lt;/item&gt;&lt;item&gt;2118&lt;/item&gt;&lt;item&gt;2119&lt;/item&gt;&lt;item&gt;2177&lt;/item&gt;&lt;item&gt;2276&lt;/item&gt;&lt;item&gt;2299&lt;/item&gt;&lt;item&gt;2310&lt;/item&gt;&lt;item&gt;2321&lt;/item&gt;&lt;item&gt;2332&lt;/item&gt;&lt;item&gt;2347&lt;/item&gt;&lt;item&gt;2425&lt;/item&gt;&lt;item&gt;2444&lt;/item&gt;&lt;item&gt;2535&lt;/item&gt;&lt;item&gt;2538&lt;/item&gt;&lt;item&gt;2542&lt;/item&gt;&lt;item&gt;2603&lt;/item&gt;&lt;item&gt;2698&lt;/item&gt;&lt;item&gt;2797&lt;/item&gt;&lt;item&gt;2798&lt;/item&gt;&lt;item&gt;2828&lt;/item&gt;&lt;item&gt;2872&lt;/item&gt;&lt;item&gt;2880&lt;/item&gt;&lt;item&gt;2887&lt;/item&gt;&lt;item&gt;2899&lt;/item&gt;&lt;item&gt;2952&lt;/item&gt;&lt;item&gt;3094&lt;/item&gt;&lt;item&gt;3097&lt;/item&gt;&lt;item&gt;3111&lt;/item&gt;&lt;item&gt;3113&lt;/item&gt;&lt;item&gt;3119&lt;/item&gt;&lt;item&gt;3144&lt;/item&gt;&lt;item&gt;3198&lt;/item&gt;&lt;item&gt;3216&lt;/item&gt;&lt;item&gt;3224&lt;/item&gt;&lt;item&gt;3234&lt;/item&gt;&lt;item&gt;3450&lt;/item&gt;&lt;item&gt;3619&lt;/item&gt;&lt;item&gt;3626&lt;/item&gt;&lt;item&gt;3628&lt;/item&gt;&lt;item&gt;3629&lt;/item&gt;&lt;item&gt;3630&lt;/item&gt;&lt;item&gt;3631&lt;/item&gt;&lt;item&gt;3632&lt;/item&gt;&lt;item&gt;3633&lt;/item&gt;&lt;item&gt;3634&lt;/item&gt;&lt;item&gt;3636&lt;/item&gt;&lt;item&gt;3637&lt;/item&gt;&lt;item&gt;3638&lt;/item&gt;&lt;item&gt;3639&lt;/item&gt;&lt;item&gt;3641&lt;/item&gt;&lt;item&gt;3642&lt;/item&gt;&lt;item&gt;3644&lt;/item&gt;&lt;item&gt;3645&lt;/item&gt;&lt;item&gt;3646&lt;/item&gt;&lt;item&gt;3647&lt;/item&gt;&lt;item&gt;3650&lt;/item&gt;&lt;item&gt;3651&lt;/item&gt;&lt;item&gt;3652&lt;/item&gt;&lt;item&gt;3653&lt;/item&gt;&lt;item&gt;3690&lt;/item&gt;&lt;item&gt;3705&lt;/item&gt;&lt;item&gt;3757&lt;/item&gt;&lt;item&gt;3758&lt;/item&gt;&lt;item&gt;3761&lt;/item&gt;&lt;item&gt;3770&lt;/item&gt;&lt;item&gt;3771&lt;/item&gt;&lt;item&gt;6669&lt;/item&gt;&lt;item&gt;6671&lt;/item&gt;&lt;item&gt;6711&lt;/item&gt;&lt;item&gt;7026&lt;/item&gt;&lt;item&gt;7105&lt;/item&gt;&lt;item&gt;7106&lt;/item&gt;&lt;item&gt;7234&lt;/item&gt;&lt;item&gt;7235&lt;/item&gt;&lt;item&gt;7290&lt;/item&gt;&lt;item&gt;7291&lt;/item&gt;&lt;item&gt;7292&lt;/item&gt;&lt;/record-ids&gt;&lt;/item&gt;&lt;/Libraries&gt;"/>
  </w:docVars>
  <w:rsids>
    <w:rsidRoot w:val="006327DC"/>
    <w:rsid w:val="000066CC"/>
    <w:rsid w:val="00007B41"/>
    <w:rsid w:val="00014D46"/>
    <w:rsid w:val="00043F7E"/>
    <w:rsid w:val="00044F93"/>
    <w:rsid w:val="00051970"/>
    <w:rsid w:val="00060BDE"/>
    <w:rsid w:val="00067685"/>
    <w:rsid w:val="00077311"/>
    <w:rsid w:val="00087D65"/>
    <w:rsid w:val="0009004F"/>
    <w:rsid w:val="00094F13"/>
    <w:rsid w:val="000A7832"/>
    <w:rsid w:val="000B22B5"/>
    <w:rsid w:val="000B3BC5"/>
    <w:rsid w:val="000B7FDC"/>
    <w:rsid w:val="000C286B"/>
    <w:rsid w:val="000C7C54"/>
    <w:rsid w:val="000D390D"/>
    <w:rsid w:val="000D4813"/>
    <w:rsid w:val="000D56B6"/>
    <w:rsid w:val="000D7AD8"/>
    <w:rsid w:val="000E0112"/>
    <w:rsid w:val="000E328B"/>
    <w:rsid w:val="000E448A"/>
    <w:rsid w:val="000E58D6"/>
    <w:rsid w:val="000E73EE"/>
    <w:rsid w:val="000E7781"/>
    <w:rsid w:val="000F0C2A"/>
    <w:rsid w:val="00102C7D"/>
    <w:rsid w:val="00103127"/>
    <w:rsid w:val="0010630B"/>
    <w:rsid w:val="001065A9"/>
    <w:rsid w:val="00111D31"/>
    <w:rsid w:val="00113426"/>
    <w:rsid w:val="00115636"/>
    <w:rsid w:val="00116BF4"/>
    <w:rsid w:val="00117E65"/>
    <w:rsid w:val="0012137F"/>
    <w:rsid w:val="0012541F"/>
    <w:rsid w:val="001361EA"/>
    <w:rsid w:val="001815B5"/>
    <w:rsid w:val="00196C51"/>
    <w:rsid w:val="00196C6C"/>
    <w:rsid w:val="001A636B"/>
    <w:rsid w:val="001B382A"/>
    <w:rsid w:val="001D1E0B"/>
    <w:rsid w:val="001E091C"/>
    <w:rsid w:val="001E4197"/>
    <w:rsid w:val="00201F66"/>
    <w:rsid w:val="00203732"/>
    <w:rsid w:val="00205502"/>
    <w:rsid w:val="00220DC1"/>
    <w:rsid w:val="00224DD1"/>
    <w:rsid w:val="002275C0"/>
    <w:rsid w:val="00231FDA"/>
    <w:rsid w:val="0023668B"/>
    <w:rsid w:val="002405C5"/>
    <w:rsid w:val="00246468"/>
    <w:rsid w:val="00246F46"/>
    <w:rsid w:val="00247ACD"/>
    <w:rsid w:val="00252B1F"/>
    <w:rsid w:val="00260813"/>
    <w:rsid w:val="0026370A"/>
    <w:rsid w:val="002672C8"/>
    <w:rsid w:val="00267971"/>
    <w:rsid w:val="002709C8"/>
    <w:rsid w:val="0027362A"/>
    <w:rsid w:val="00277D0D"/>
    <w:rsid w:val="002871A2"/>
    <w:rsid w:val="00292D71"/>
    <w:rsid w:val="002932C1"/>
    <w:rsid w:val="00294F50"/>
    <w:rsid w:val="0029546B"/>
    <w:rsid w:val="002A2EF1"/>
    <w:rsid w:val="002B3734"/>
    <w:rsid w:val="002C3AD6"/>
    <w:rsid w:val="002C4797"/>
    <w:rsid w:val="002C4A0A"/>
    <w:rsid w:val="002D0401"/>
    <w:rsid w:val="002D2795"/>
    <w:rsid w:val="002D3536"/>
    <w:rsid w:val="002D353C"/>
    <w:rsid w:val="002E28FD"/>
    <w:rsid w:val="002E4782"/>
    <w:rsid w:val="002F00F3"/>
    <w:rsid w:val="002F5840"/>
    <w:rsid w:val="002F7955"/>
    <w:rsid w:val="00305F5D"/>
    <w:rsid w:val="00313B4F"/>
    <w:rsid w:val="00314250"/>
    <w:rsid w:val="00326860"/>
    <w:rsid w:val="0034291E"/>
    <w:rsid w:val="003537E2"/>
    <w:rsid w:val="003648E8"/>
    <w:rsid w:val="003661BC"/>
    <w:rsid w:val="003731CD"/>
    <w:rsid w:val="00382A61"/>
    <w:rsid w:val="00384350"/>
    <w:rsid w:val="00391D53"/>
    <w:rsid w:val="003A10FC"/>
    <w:rsid w:val="003A4C30"/>
    <w:rsid w:val="003A4E6E"/>
    <w:rsid w:val="003A6048"/>
    <w:rsid w:val="003A66FB"/>
    <w:rsid w:val="003A7034"/>
    <w:rsid w:val="003B1304"/>
    <w:rsid w:val="003C4B1D"/>
    <w:rsid w:val="003C6D04"/>
    <w:rsid w:val="003D138B"/>
    <w:rsid w:val="003D20B3"/>
    <w:rsid w:val="003D58EA"/>
    <w:rsid w:val="003F25CD"/>
    <w:rsid w:val="003F56B5"/>
    <w:rsid w:val="004019FC"/>
    <w:rsid w:val="00407D42"/>
    <w:rsid w:val="00410F5B"/>
    <w:rsid w:val="00411C76"/>
    <w:rsid w:val="0041436B"/>
    <w:rsid w:val="00417670"/>
    <w:rsid w:val="00421AA5"/>
    <w:rsid w:val="00422CCB"/>
    <w:rsid w:val="00424A5E"/>
    <w:rsid w:val="0042560F"/>
    <w:rsid w:val="004346A8"/>
    <w:rsid w:val="004408E3"/>
    <w:rsid w:val="0044545F"/>
    <w:rsid w:val="00452351"/>
    <w:rsid w:val="00457BC8"/>
    <w:rsid w:val="0046209F"/>
    <w:rsid w:val="00490FCD"/>
    <w:rsid w:val="00491901"/>
    <w:rsid w:val="00495C13"/>
    <w:rsid w:val="004A4E01"/>
    <w:rsid w:val="004B44F2"/>
    <w:rsid w:val="004B74CE"/>
    <w:rsid w:val="004B7DDF"/>
    <w:rsid w:val="004C3218"/>
    <w:rsid w:val="004D5666"/>
    <w:rsid w:val="0052731F"/>
    <w:rsid w:val="00532376"/>
    <w:rsid w:val="005357D0"/>
    <w:rsid w:val="00536FCB"/>
    <w:rsid w:val="005416E4"/>
    <w:rsid w:val="00551E4D"/>
    <w:rsid w:val="00557213"/>
    <w:rsid w:val="00562B8F"/>
    <w:rsid w:val="0056376B"/>
    <w:rsid w:val="00571A53"/>
    <w:rsid w:val="00573ADD"/>
    <w:rsid w:val="00573F84"/>
    <w:rsid w:val="0058011E"/>
    <w:rsid w:val="0058302A"/>
    <w:rsid w:val="005846EB"/>
    <w:rsid w:val="00586E5D"/>
    <w:rsid w:val="005A0A23"/>
    <w:rsid w:val="005A76C9"/>
    <w:rsid w:val="005B2837"/>
    <w:rsid w:val="005C2CF2"/>
    <w:rsid w:val="005C59B0"/>
    <w:rsid w:val="005D4486"/>
    <w:rsid w:val="005F06E1"/>
    <w:rsid w:val="005F3524"/>
    <w:rsid w:val="005F424B"/>
    <w:rsid w:val="005F4EE8"/>
    <w:rsid w:val="00600FA6"/>
    <w:rsid w:val="006011A7"/>
    <w:rsid w:val="0060251B"/>
    <w:rsid w:val="006119AB"/>
    <w:rsid w:val="00620BDA"/>
    <w:rsid w:val="00622EA7"/>
    <w:rsid w:val="00623857"/>
    <w:rsid w:val="00624124"/>
    <w:rsid w:val="00627FCD"/>
    <w:rsid w:val="006327DC"/>
    <w:rsid w:val="00644817"/>
    <w:rsid w:val="00661FB6"/>
    <w:rsid w:val="00665FF3"/>
    <w:rsid w:val="0066662C"/>
    <w:rsid w:val="0068212C"/>
    <w:rsid w:val="00687502"/>
    <w:rsid w:val="00690058"/>
    <w:rsid w:val="0069319A"/>
    <w:rsid w:val="00695F96"/>
    <w:rsid w:val="006A18CC"/>
    <w:rsid w:val="006B01C5"/>
    <w:rsid w:val="006B072A"/>
    <w:rsid w:val="006C51BF"/>
    <w:rsid w:val="006E5297"/>
    <w:rsid w:val="006F2C53"/>
    <w:rsid w:val="00701CC8"/>
    <w:rsid w:val="00701EA9"/>
    <w:rsid w:val="007075F2"/>
    <w:rsid w:val="00711DA1"/>
    <w:rsid w:val="007148C7"/>
    <w:rsid w:val="00716C6A"/>
    <w:rsid w:val="007323B3"/>
    <w:rsid w:val="0073265D"/>
    <w:rsid w:val="00732CCF"/>
    <w:rsid w:val="007344F4"/>
    <w:rsid w:val="007448BE"/>
    <w:rsid w:val="00746572"/>
    <w:rsid w:val="0075012C"/>
    <w:rsid w:val="0075759F"/>
    <w:rsid w:val="00757FA8"/>
    <w:rsid w:val="00761BF1"/>
    <w:rsid w:val="0076766C"/>
    <w:rsid w:val="00776061"/>
    <w:rsid w:val="00786E8B"/>
    <w:rsid w:val="00787B69"/>
    <w:rsid w:val="007A19FC"/>
    <w:rsid w:val="007B3055"/>
    <w:rsid w:val="007C2444"/>
    <w:rsid w:val="007C2AB6"/>
    <w:rsid w:val="007C4CC8"/>
    <w:rsid w:val="007C6A9D"/>
    <w:rsid w:val="007E1AF6"/>
    <w:rsid w:val="007E2DAE"/>
    <w:rsid w:val="007E7D3F"/>
    <w:rsid w:val="007F0BD3"/>
    <w:rsid w:val="007F5279"/>
    <w:rsid w:val="007F52E6"/>
    <w:rsid w:val="00801938"/>
    <w:rsid w:val="00807689"/>
    <w:rsid w:val="00807E83"/>
    <w:rsid w:val="00831961"/>
    <w:rsid w:val="00832000"/>
    <w:rsid w:val="00837E34"/>
    <w:rsid w:val="00862518"/>
    <w:rsid w:val="00863879"/>
    <w:rsid w:val="00864002"/>
    <w:rsid w:val="00865AC3"/>
    <w:rsid w:val="008721DC"/>
    <w:rsid w:val="00883524"/>
    <w:rsid w:val="00884867"/>
    <w:rsid w:val="00884BF5"/>
    <w:rsid w:val="00884F37"/>
    <w:rsid w:val="008855E1"/>
    <w:rsid w:val="00891C7F"/>
    <w:rsid w:val="008A5326"/>
    <w:rsid w:val="008A6086"/>
    <w:rsid w:val="008B1CC6"/>
    <w:rsid w:val="008B7FB5"/>
    <w:rsid w:val="008C302B"/>
    <w:rsid w:val="008C6622"/>
    <w:rsid w:val="008D3DC4"/>
    <w:rsid w:val="008E0427"/>
    <w:rsid w:val="008F27AE"/>
    <w:rsid w:val="008F6E76"/>
    <w:rsid w:val="008F7B5F"/>
    <w:rsid w:val="009074F7"/>
    <w:rsid w:val="009167E9"/>
    <w:rsid w:val="00917581"/>
    <w:rsid w:val="00921FA2"/>
    <w:rsid w:val="00930E0C"/>
    <w:rsid w:val="009314EA"/>
    <w:rsid w:val="00947E63"/>
    <w:rsid w:val="009527F0"/>
    <w:rsid w:val="009571BD"/>
    <w:rsid w:val="00960036"/>
    <w:rsid w:val="009622F2"/>
    <w:rsid w:val="00964FCE"/>
    <w:rsid w:val="0096550D"/>
    <w:rsid w:val="00975900"/>
    <w:rsid w:val="009765F2"/>
    <w:rsid w:val="00976F98"/>
    <w:rsid w:val="00990DD5"/>
    <w:rsid w:val="00991A24"/>
    <w:rsid w:val="00992254"/>
    <w:rsid w:val="00994E23"/>
    <w:rsid w:val="009A21AD"/>
    <w:rsid w:val="009A2253"/>
    <w:rsid w:val="009B4F14"/>
    <w:rsid w:val="009C191D"/>
    <w:rsid w:val="009C44DE"/>
    <w:rsid w:val="009C53A8"/>
    <w:rsid w:val="009C53E4"/>
    <w:rsid w:val="009C5B48"/>
    <w:rsid w:val="009C6ECD"/>
    <w:rsid w:val="009D4582"/>
    <w:rsid w:val="009D5C86"/>
    <w:rsid w:val="009F0880"/>
    <w:rsid w:val="00A0121C"/>
    <w:rsid w:val="00A06DF6"/>
    <w:rsid w:val="00A06EA7"/>
    <w:rsid w:val="00A15A62"/>
    <w:rsid w:val="00A221DB"/>
    <w:rsid w:val="00A2319C"/>
    <w:rsid w:val="00A3492B"/>
    <w:rsid w:val="00A40068"/>
    <w:rsid w:val="00A40670"/>
    <w:rsid w:val="00A41275"/>
    <w:rsid w:val="00A43B64"/>
    <w:rsid w:val="00A4555E"/>
    <w:rsid w:val="00A507D6"/>
    <w:rsid w:val="00A60121"/>
    <w:rsid w:val="00A628DE"/>
    <w:rsid w:val="00A7203F"/>
    <w:rsid w:val="00A74A64"/>
    <w:rsid w:val="00A77B25"/>
    <w:rsid w:val="00A8526B"/>
    <w:rsid w:val="00A85608"/>
    <w:rsid w:val="00A87ADF"/>
    <w:rsid w:val="00A91316"/>
    <w:rsid w:val="00A932DC"/>
    <w:rsid w:val="00AA77AB"/>
    <w:rsid w:val="00AB5AD6"/>
    <w:rsid w:val="00AB7C28"/>
    <w:rsid w:val="00AD7A3F"/>
    <w:rsid w:val="00AE1415"/>
    <w:rsid w:val="00AE2965"/>
    <w:rsid w:val="00AE3345"/>
    <w:rsid w:val="00AE6E87"/>
    <w:rsid w:val="00AF0283"/>
    <w:rsid w:val="00B0116D"/>
    <w:rsid w:val="00B016D3"/>
    <w:rsid w:val="00B06268"/>
    <w:rsid w:val="00B1593E"/>
    <w:rsid w:val="00B33AC5"/>
    <w:rsid w:val="00B374AF"/>
    <w:rsid w:val="00B4495D"/>
    <w:rsid w:val="00B5044C"/>
    <w:rsid w:val="00B516F3"/>
    <w:rsid w:val="00B52A59"/>
    <w:rsid w:val="00B557B9"/>
    <w:rsid w:val="00B577C1"/>
    <w:rsid w:val="00B65DE2"/>
    <w:rsid w:val="00B72671"/>
    <w:rsid w:val="00B80F6E"/>
    <w:rsid w:val="00B8621F"/>
    <w:rsid w:val="00B868A9"/>
    <w:rsid w:val="00B94AFA"/>
    <w:rsid w:val="00BA13BD"/>
    <w:rsid w:val="00BA479B"/>
    <w:rsid w:val="00BA5B22"/>
    <w:rsid w:val="00BB455E"/>
    <w:rsid w:val="00BB6E54"/>
    <w:rsid w:val="00BB72DA"/>
    <w:rsid w:val="00BB7905"/>
    <w:rsid w:val="00BC11BA"/>
    <w:rsid w:val="00BC1B61"/>
    <w:rsid w:val="00BC1EF9"/>
    <w:rsid w:val="00BC2166"/>
    <w:rsid w:val="00BC21AA"/>
    <w:rsid w:val="00BD0665"/>
    <w:rsid w:val="00BD1539"/>
    <w:rsid w:val="00BD1F7C"/>
    <w:rsid w:val="00BD3106"/>
    <w:rsid w:val="00BD3E92"/>
    <w:rsid w:val="00BE02B6"/>
    <w:rsid w:val="00BF125F"/>
    <w:rsid w:val="00BF31CC"/>
    <w:rsid w:val="00BF619A"/>
    <w:rsid w:val="00C04C59"/>
    <w:rsid w:val="00C052F3"/>
    <w:rsid w:val="00C05BDF"/>
    <w:rsid w:val="00C10EFE"/>
    <w:rsid w:val="00C13B8E"/>
    <w:rsid w:val="00C31EFC"/>
    <w:rsid w:val="00C3681F"/>
    <w:rsid w:val="00C40BA5"/>
    <w:rsid w:val="00C41C38"/>
    <w:rsid w:val="00C42927"/>
    <w:rsid w:val="00C4328F"/>
    <w:rsid w:val="00C646FD"/>
    <w:rsid w:val="00C64AAA"/>
    <w:rsid w:val="00C8085F"/>
    <w:rsid w:val="00C840DF"/>
    <w:rsid w:val="00C85F5A"/>
    <w:rsid w:val="00C87A1C"/>
    <w:rsid w:val="00C93560"/>
    <w:rsid w:val="00C94866"/>
    <w:rsid w:val="00C97CE4"/>
    <w:rsid w:val="00CA3F8E"/>
    <w:rsid w:val="00CA5591"/>
    <w:rsid w:val="00CA5F09"/>
    <w:rsid w:val="00CC3213"/>
    <w:rsid w:val="00CC3F0A"/>
    <w:rsid w:val="00CC710C"/>
    <w:rsid w:val="00CD4D14"/>
    <w:rsid w:val="00CD6AF6"/>
    <w:rsid w:val="00CD7CA0"/>
    <w:rsid w:val="00CE1638"/>
    <w:rsid w:val="00CE1E3E"/>
    <w:rsid w:val="00CE20AC"/>
    <w:rsid w:val="00CF56E9"/>
    <w:rsid w:val="00D00681"/>
    <w:rsid w:val="00D1671C"/>
    <w:rsid w:val="00D17973"/>
    <w:rsid w:val="00D179E9"/>
    <w:rsid w:val="00D322BE"/>
    <w:rsid w:val="00D45DB1"/>
    <w:rsid w:val="00D62DFC"/>
    <w:rsid w:val="00D63BE6"/>
    <w:rsid w:val="00D71C19"/>
    <w:rsid w:val="00D75F89"/>
    <w:rsid w:val="00D761D2"/>
    <w:rsid w:val="00D8101F"/>
    <w:rsid w:val="00D828B6"/>
    <w:rsid w:val="00D86AC7"/>
    <w:rsid w:val="00D9394B"/>
    <w:rsid w:val="00D97400"/>
    <w:rsid w:val="00DA051D"/>
    <w:rsid w:val="00DA394D"/>
    <w:rsid w:val="00DA4906"/>
    <w:rsid w:val="00DB18D4"/>
    <w:rsid w:val="00DC2A77"/>
    <w:rsid w:val="00DC683A"/>
    <w:rsid w:val="00DD461C"/>
    <w:rsid w:val="00DD4CF2"/>
    <w:rsid w:val="00DD555A"/>
    <w:rsid w:val="00DE1660"/>
    <w:rsid w:val="00DE1976"/>
    <w:rsid w:val="00DE793C"/>
    <w:rsid w:val="00DF0F32"/>
    <w:rsid w:val="00DF3BF2"/>
    <w:rsid w:val="00DF724E"/>
    <w:rsid w:val="00E00C21"/>
    <w:rsid w:val="00E065D5"/>
    <w:rsid w:val="00E06C38"/>
    <w:rsid w:val="00E20CF1"/>
    <w:rsid w:val="00E23578"/>
    <w:rsid w:val="00E272C3"/>
    <w:rsid w:val="00E27B96"/>
    <w:rsid w:val="00E43942"/>
    <w:rsid w:val="00E44EF3"/>
    <w:rsid w:val="00E46739"/>
    <w:rsid w:val="00E55797"/>
    <w:rsid w:val="00E65538"/>
    <w:rsid w:val="00E7130A"/>
    <w:rsid w:val="00E7340D"/>
    <w:rsid w:val="00E73A17"/>
    <w:rsid w:val="00E93CCF"/>
    <w:rsid w:val="00EB07B6"/>
    <w:rsid w:val="00EB47F7"/>
    <w:rsid w:val="00EB7341"/>
    <w:rsid w:val="00EC017A"/>
    <w:rsid w:val="00EC3FB5"/>
    <w:rsid w:val="00EC4F8C"/>
    <w:rsid w:val="00EC5DCB"/>
    <w:rsid w:val="00EC6D0A"/>
    <w:rsid w:val="00EC74DE"/>
    <w:rsid w:val="00ED721A"/>
    <w:rsid w:val="00EE0BFD"/>
    <w:rsid w:val="00EE151C"/>
    <w:rsid w:val="00EF20E6"/>
    <w:rsid w:val="00EF4F53"/>
    <w:rsid w:val="00EF4F67"/>
    <w:rsid w:val="00F01E89"/>
    <w:rsid w:val="00F1088B"/>
    <w:rsid w:val="00F120CA"/>
    <w:rsid w:val="00F14892"/>
    <w:rsid w:val="00F22084"/>
    <w:rsid w:val="00F226DC"/>
    <w:rsid w:val="00F23F34"/>
    <w:rsid w:val="00F25A14"/>
    <w:rsid w:val="00F312AF"/>
    <w:rsid w:val="00F342E3"/>
    <w:rsid w:val="00F365FB"/>
    <w:rsid w:val="00F51443"/>
    <w:rsid w:val="00F566E4"/>
    <w:rsid w:val="00F612D1"/>
    <w:rsid w:val="00F67097"/>
    <w:rsid w:val="00F80190"/>
    <w:rsid w:val="00F86183"/>
    <w:rsid w:val="00F8735F"/>
    <w:rsid w:val="00F92E8C"/>
    <w:rsid w:val="00F93E86"/>
    <w:rsid w:val="00F9465C"/>
    <w:rsid w:val="00F976E8"/>
    <w:rsid w:val="00FA0EB8"/>
    <w:rsid w:val="00FA1497"/>
    <w:rsid w:val="00FA1D38"/>
    <w:rsid w:val="00FA508C"/>
    <w:rsid w:val="00FB3241"/>
    <w:rsid w:val="00FB5BA6"/>
    <w:rsid w:val="00FC1470"/>
    <w:rsid w:val="00FC46DA"/>
    <w:rsid w:val="00FD1D84"/>
    <w:rsid w:val="00FF7C4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6327D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327DC"/>
  </w:style>
  <w:style w:type="paragraph" w:styleId="Footer">
    <w:name w:val="footer"/>
    <w:basedOn w:val="Normal"/>
    <w:link w:val="FooterChar"/>
    <w:uiPriority w:val="99"/>
    <w:unhideWhenUsed/>
    <w:rsid w:val="006327D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327DC"/>
  </w:style>
  <w:style w:type="paragraph" w:customStyle="1" w:styleId="EndNoteBibliographyTitle">
    <w:name w:val="EndNote Bibliography Title"/>
    <w:basedOn w:val="Normal"/>
    <w:link w:val="EndNoteBibliographyTitleChar"/>
    <w:rsid w:val="005F4EE8"/>
    <w:pPr>
      <w:spacing w:after="0"/>
      <w:jc w:val="center"/>
    </w:pPr>
    <w:rPr>
      <w:rFonts w:ascii="Book Antiqua" w:hAnsi="Book Antiqua" w:cs="Times New Roman"/>
      <w:noProof/>
      <w:sz w:val="20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F4EE8"/>
    <w:rPr>
      <w:rFonts w:ascii="Book Antiqua" w:hAnsi="Book Antiqua" w:cs="Times New Roman"/>
      <w:noProof/>
      <w:sz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F4EE8"/>
    <w:pPr>
      <w:spacing w:line="360" w:lineRule="auto"/>
    </w:pPr>
    <w:rPr>
      <w:rFonts w:ascii="Book Antiqua" w:hAnsi="Book Antiqua" w:cs="Times New Roman"/>
      <w:noProof/>
      <w:sz w:val="20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F4EE8"/>
    <w:rPr>
      <w:rFonts w:ascii="Book Antiqua" w:hAnsi="Book Antiqua" w:cs="Times New Roman"/>
      <w:noProof/>
      <w:sz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D1E0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D1E0B"/>
    <w:rPr>
      <w:rFonts w:ascii="Tahoma" w:hAnsi="Tahoma" w:cs="Tahoma"/>
      <w:sz w:val="16"/>
      <w:szCs w:val="16"/>
    </w:rPr>
  </w:style>
  <w:style w:type="character" w:customStyle="1" w:styleId="org">
    <w:name w:val="org"/>
    <w:basedOn w:val="DefaultParagraphFont"/>
    <w:rsid w:val="003D20B3"/>
  </w:style>
  <w:style w:type="character" w:customStyle="1" w:styleId="street-address">
    <w:name w:val="street-address"/>
    <w:basedOn w:val="DefaultParagraphFont"/>
    <w:rsid w:val="003D20B3"/>
  </w:style>
  <w:style w:type="character" w:customStyle="1" w:styleId="locality">
    <w:name w:val="locality"/>
    <w:basedOn w:val="DefaultParagraphFont"/>
    <w:rsid w:val="003D20B3"/>
  </w:style>
  <w:style w:type="character" w:customStyle="1" w:styleId="region">
    <w:name w:val="region"/>
    <w:basedOn w:val="DefaultParagraphFont"/>
    <w:rsid w:val="003D20B3"/>
  </w:style>
  <w:style w:type="character" w:customStyle="1" w:styleId="postal-code">
    <w:name w:val="postal-code"/>
    <w:basedOn w:val="DefaultParagraphFont"/>
    <w:rsid w:val="003D20B3"/>
  </w:style>
  <w:style w:type="character" w:styleId="Hyperlink">
    <w:name w:val="Hyperlink"/>
    <w:basedOn w:val="DefaultParagraphFont"/>
    <w:uiPriority w:val="99"/>
    <w:unhideWhenUsed/>
    <w:rsid w:val="00964FCE"/>
    <w:rPr>
      <w:color w:val="0000FF" w:themeColor="hyperlink"/>
      <w:u w:val="single"/>
    </w:rPr>
  </w:style>
  <w:style w:type="paragraph" w:styleId="CommentText">
    <w:name w:val="annotation text"/>
    <w:basedOn w:val="Normal"/>
    <w:link w:val="CommentTextChar"/>
    <w:unhideWhenUsed/>
    <w:rsid w:val="004408E3"/>
    <w:pPr>
      <w:widowControl w:val="0"/>
      <w:spacing w:after="0" w:line="240" w:lineRule="auto"/>
    </w:pPr>
    <w:rPr>
      <w:rFonts w:ascii="Book Antiqua" w:hAnsi="Book Antiqua" w:cs="Times New Roman"/>
      <w:sz w:val="20"/>
      <w:szCs w:val="20"/>
      <w:lang w:val="en-US" w:eastAsia="ja-JP"/>
    </w:rPr>
  </w:style>
  <w:style w:type="character" w:customStyle="1" w:styleId="CommentTextChar">
    <w:name w:val="Comment Text Char"/>
    <w:basedOn w:val="DefaultParagraphFont"/>
    <w:link w:val="CommentText"/>
    <w:rsid w:val="004408E3"/>
    <w:rPr>
      <w:rFonts w:ascii="Book Antiqua" w:hAnsi="Book Antiqua" w:cs="Times New Roman"/>
      <w:sz w:val="20"/>
      <w:szCs w:val="20"/>
      <w:lang w:val="en-US" w:eastAsia="ja-JP"/>
    </w:rPr>
  </w:style>
  <w:style w:type="paragraph" w:styleId="BodyTextIndent">
    <w:name w:val="Body Text Indent"/>
    <w:basedOn w:val="Normal"/>
    <w:link w:val="BodyTextIndentChar"/>
    <w:uiPriority w:val="99"/>
    <w:unhideWhenUsed/>
    <w:rsid w:val="004408E3"/>
    <w:pPr>
      <w:widowControl w:val="0"/>
      <w:spacing w:after="120" w:line="240" w:lineRule="auto"/>
      <w:ind w:leftChars="200" w:left="420"/>
      <w:jc w:val="both"/>
    </w:pPr>
    <w:rPr>
      <w:rFonts w:ascii="Book Antiqua" w:hAnsi="Book Antiqua" w:cs="Times New Roman"/>
      <w:sz w:val="20"/>
      <w:szCs w:val="20"/>
      <w:lang w:val="en-US" w:eastAsia="ja-JP"/>
    </w:rPr>
  </w:style>
  <w:style w:type="character" w:customStyle="1" w:styleId="BodyTextIndentChar">
    <w:name w:val="Body Text Indent Char"/>
    <w:basedOn w:val="DefaultParagraphFont"/>
    <w:link w:val="BodyTextIndent"/>
    <w:uiPriority w:val="99"/>
    <w:rsid w:val="004408E3"/>
    <w:rPr>
      <w:rFonts w:ascii="Book Antiqua" w:hAnsi="Book Antiqua" w:cs="Times New Roman"/>
      <w:sz w:val="20"/>
      <w:szCs w:val="20"/>
      <w:lang w:val="en-US" w:eastAsia="ja-JP"/>
    </w:rPr>
  </w:style>
  <w:style w:type="paragraph" w:styleId="BodyText">
    <w:name w:val="Body Text"/>
    <w:basedOn w:val="Normal"/>
    <w:link w:val="BodyTextChar"/>
    <w:uiPriority w:val="99"/>
    <w:semiHidden/>
    <w:unhideWhenUsed/>
    <w:rsid w:val="0075012C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75012C"/>
  </w:style>
  <w:style w:type="character" w:styleId="Strong">
    <w:name w:val="Strong"/>
    <w:qFormat/>
    <w:rsid w:val="0075012C"/>
    <w:rPr>
      <w:b/>
      <w:bCs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6327D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327DC"/>
  </w:style>
  <w:style w:type="paragraph" w:styleId="Footer">
    <w:name w:val="footer"/>
    <w:basedOn w:val="Normal"/>
    <w:link w:val="FooterChar"/>
    <w:uiPriority w:val="99"/>
    <w:unhideWhenUsed/>
    <w:rsid w:val="006327D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327DC"/>
  </w:style>
  <w:style w:type="paragraph" w:customStyle="1" w:styleId="EndNoteBibliographyTitle">
    <w:name w:val="EndNote Bibliography Title"/>
    <w:basedOn w:val="Normal"/>
    <w:link w:val="EndNoteBibliographyTitleChar"/>
    <w:rsid w:val="005F4EE8"/>
    <w:pPr>
      <w:spacing w:after="0"/>
      <w:jc w:val="center"/>
    </w:pPr>
    <w:rPr>
      <w:rFonts w:ascii="Book Antiqua" w:hAnsi="Book Antiqua" w:cs="Times New Roman"/>
      <w:noProof/>
      <w:sz w:val="20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F4EE8"/>
    <w:rPr>
      <w:rFonts w:ascii="Book Antiqua" w:hAnsi="Book Antiqua" w:cs="Times New Roman"/>
      <w:noProof/>
      <w:sz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F4EE8"/>
    <w:pPr>
      <w:spacing w:line="360" w:lineRule="auto"/>
    </w:pPr>
    <w:rPr>
      <w:rFonts w:ascii="Book Antiqua" w:hAnsi="Book Antiqua" w:cs="Times New Roman"/>
      <w:noProof/>
      <w:sz w:val="20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F4EE8"/>
    <w:rPr>
      <w:rFonts w:ascii="Book Antiqua" w:hAnsi="Book Antiqua" w:cs="Times New Roman"/>
      <w:noProof/>
      <w:sz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D1E0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D1E0B"/>
    <w:rPr>
      <w:rFonts w:ascii="Tahoma" w:hAnsi="Tahoma" w:cs="Tahoma"/>
      <w:sz w:val="16"/>
      <w:szCs w:val="16"/>
    </w:rPr>
  </w:style>
  <w:style w:type="character" w:customStyle="1" w:styleId="org">
    <w:name w:val="org"/>
    <w:basedOn w:val="DefaultParagraphFont"/>
    <w:rsid w:val="003D20B3"/>
  </w:style>
  <w:style w:type="character" w:customStyle="1" w:styleId="street-address">
    <w:name w:val="street-address"/>
    <w:basedOn w:val="DefaultParagraphFont"/>
    <w:rsid w:val="003D20B3"/>
  </w:style>
  <w:style w:type="character" w:customStyle="1" w:styleId="locality">
    <w:name w:val="locality"/>
    <w:basedOn w:val="DefaultParagraphFont"/>
    <w:rsid w:val="003D20B3"/>
  </w:style>
  <w:style w:type="character" w:customStyle="1" w:styleId="region">
    <w:name w:val="region"/>
    <w:basedOn w:val="DefaultParagraphFont"/>
    <w:rsid w:val="003D20B3"/>
  </w:style>
  <w:style w:type="character" w:customStyle="1" w:styleId="postal-code">
    <w:name w:val="postal-code"/>
    <w:basedOn w:val="DefaultParagraphFont"/>
    <w:rsid w:val="003D20B3"/>
  </w:style>
  <w:style w:type="character" w:styleId="Hyperlink">
    <w:name w:val="Hyperlink"/>
    <w:basedOn w:val="DefaultParagraphFont"/>
    <w:uiPriority w:val="99"/>
    <w:unhideWhenUsed/>
    <w:rsid w:val="00964FCE"/>
    <w:rPr>
      <w:color w:val="0000FF" w:themeColor="hyperlink"/>
      <w:u w:val="single"/>
    </w:rPr>
  </w:style>
  <w:style w:type="paragraph" w:styleId="CommentText">
    <w:name w:val="annotation text"/>
    <w:basedOn w:val="Normal"/>
    <w:link w:val="CommentTextChar"/>
    <w:unhideWhenUsed/>
    <w:rsid w:val="004408E3"/>
    <w:pPr>
      <w:widowControl w:val="0"/>
      <w:spacing w:after="0" w:line="240" w:lineRule="auto"/>
    </w:pPr>
    <w:rPr>
      <w:rFonts w:ascii="Book Antiqua" w:hAnsi="Book Antiqua" w:cs="Times New Roman"/>
      <w:sz w:val="20"/>
      <w:szCs w:val="20"/>
      <w:lang w:val="en-US" w:eastAsia="ja-JP"/>
    </w:rPr>
  </w:style>
  <w:style w:type="character" w:customStyle="1" w:styleId="CommentTextChar">
    <w:name w:val="Comment Text Char"/>
    <w:basedOn w:val="DefaultParagraphFont"/>
    <w:link w:val="CommentText"/>
    <w:rsid w:val="004408E3"/>
    <w:rPr>
      <w:rFonts w:ascii="Book Antiqua" w:hAnsi="Book Antiqua" w:cs="Times New Roman"/>
      <w:sz w:val="20"/>
      <w:szCs w:val="20"/>
      <w:lang w:val="en-US" w:eastAsia="ja-JP"/>
    </w:rPr>
  </w:style>
  <w:style w:type="paragraph" w:styleId="BodyTextIndent">
    <w:name w:val="Body Text Indent"/>
    <w:basedOn w:val="Normal"/>
    <w:link w:val="BodyTextIndentChar"/>
    <w:uiPriority w:val="99"/>
    <w:unhideWhenUsed/>
    <w:rsid w:val="004408E3"/>
    <w:pPr>
      <w:widowControl w:val="0"/>
      <w:spacing w:after="120" w:line="240" w:lineRule="auto"/>
      <w:ind w:leftChars="200" w:left="420"/>
      <w:jc w:val="both"/>
    </w:pPr>
    <w:rPr>
      <w:rFonts w:ascii="Book Antiqua" w:hAnsi="Book Antiqua" w:cs="Times New Roman"/>
      <w:sz w:val="20"/>
      <w:szCs w:val="20"/>
      <w:lang w:val="en-US" w:eastAsia="ja-JP"/>
    </w:rPr>
  </w:style>
  <w:style w:type="character" w:customStyle="1" w:styleId="BodyTextIndentChar">
    <w:name w:val="Body Text Indent Char"/>
    <w:basedOn w:val="DefaultParagraphFont"/>
    <w:link w:val="BodyTextIndent"/>
    <w:uiPriority w:val="99"/>
    <w:rsid w:val="004408E3"/>
    <w:rPr>
      <w:rFonts w:ascii="Book Antiqua" w:hAnsi="Book Antiqua" w:cs="Times New Roman"/>
      <w:sz w:val="20"/>
      <w:szCs w:val="20"/>
      <w:lang w:val="en-US" w:eastAsia="ja-JP"/>
    </w:rPr>
  </w:style>
  <w:style w:type="paragraph" w:styleId="BodyText">
    <w:name w:val="Body Text"/>
    <w:basedOn w:val="Normal"/>
    <w:link w:val="BodyTextChar"/>
    <w:uiPriority w:val="99"/>
    <w:semiHidden/>
    <w:unhideWhenUsed/>
    <w:rsid w:val="0075012C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75012C"/>
  </w:style>
  <w:style w:type="character" w:styleId="Strong">
    <w:name w:val="Strong"/>
    <w:qFormat/>
    <w:rsid w:val="0075012C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55714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0107953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7923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0953590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49687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665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4107253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973780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2042038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30200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82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3.tif"/><Relationship Id="rId12" Type="http://schemas.openxmlformats.org/officeDocument/2006/relationships/footer" Target="footer1.xml"/><Relationship Id="rId13" Type="http://schemas.openxmlformats.org/officeDocument/2006/relationships/fontTable" Target="fontTable.xml"/><Relationship Id="rId14" Type="http://schemas.openxmlformats.org/officeDocument/2006/relationships/theme" Target="theme/theme1.xml"/><Relationship Id="rId16" Type="http://schemas.microsoft.com/office/2011/relationships/people" Target="people.xml"/><Relationship Id="rId1" Type="http://schemas.openxmlformats.org/officeDocument/2006/relationships/customXml" Target="../customXml/item1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://creativecommons.org/licenses/by-nc/4.0/" TargetMode="External"/><Relationship Id="rId9" Type="http://schemas.openxmlformats.org/officeDocument/2006/relationships/image" Target="media/image1.tif"/><Relationship Id="rId10" Type="http://schemas.openxmlformats.org/officeDocument/2006/relationships/image" Target="media/image2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535AB64-F809-7A43-91A4-437D6A7920E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31</Pages>
  <Words>17123</Words>
  <Characters>97604</Characters>
  <Application>Microsoft Macintosh Word</Application>
  <DocSecurity>0</DocSecurity>
  <Lines>813</Lines>
  <Paragraphs>2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Manitoba</Company>
  <LinksUpToDate>false</LinksUpToDate>
  <CharactersWithSpaces>11449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arbara</dc:creator>
  <cp:lastModifiedBy>Na Ma</cp:lastModifiedBy>
  <cp:revision>2</cp:revision>
  <cp:lastPrinted>2015-05-05T18:47:00Z</cp:lastPrinted>
  <dcterms:created xsi:type="dcterms:W3CDTF">2015-07-16T21:36:00Z</dcterms:created>
  <dcterms:modified xsi:type="dcterms:W3CDTF">2015-07-16T21:36:00Z</dcterms:modified>
</cp:coreProperties>
</file>